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506FC3" w14:textId="317B3788" w:rsidR="0032609B" w:rsidRPr="00C46C35" w:rsidRDefault="0032609B" w:rsidP="00C46C35">
      <w:pPr>
        <w:jc w:val="center"/>
        <w:rPr>
          <w:b/>
          <w:bCs/>
          <w:sz w:val="40"/>
          <w:szCs w:val="40"/>
        </w:rPr>
      </w:pPr>
      <w:bookmarkStart w:id="0" w:name="_Hlk172808917"/>
      <w:r w:rsidRPr="00C46C35">
        <w:rPr>
          <w:b/>
          <w:bCs/>
          <w:sz w:val="40"/>
          <w:szCs w:val="40"/>
        </w:rPr>
        <w:t>Supplementa</w:t>
      </w:r>
      <w:r w:rsidR="00C46C35">
        <w:rPr>
          <w:b/>
          <w:bCs/>
          <w:sz w:val="40"/>
          <w:szCs w:val="40"/>
        </w:rPr>
        <w:t>l</w:t>
      </w:r>
      <w:r w:rsidRPr="00C46C35">
        <w:rPr>
          <w:b/>
          <w:bCs/>
          <w:sz w:val="40"/>
          <w:szCs w:val="40"/>
        </w:rPr>
        <w:t xml:space="preserve"> </w:t>
      </w:r>
      <w:r w:rsidR="00C46C35" w:rsidRPr="00C46C35">
        <w:rPr>
          <w:b/>
          <w:bCs/>
          <w:sz w:val="40"/>
          <w:szCs w:val="40"/>
        </w:rPr>
        <w:t>Information</w:t>
      </w:r>
    </w:p>
    <w:p w14:paraId="5C7B6175" w14:textId="619BD9EE" w:rsidR="00EE60FA" w:rsidRPr="00844CE3" w:rsidRDefault="00EE60FA" w:rsidP="00D6688A">
      <w:pPr>
        <w:pStyle w:val="Heading01"/>
        <w:spacing w:line="276" w:lineRule="auto"/>
        <w:rPr>
          <w:sz w:val="36"/>
          <w:szCs w:val="36"/>
        </w:rPr>
      </w:pPr>
      <w:bookmarkStart w:id="1" w:name="_Toc204958866"/>
      <w:r w:rsidRPr="00844CE3">
        <w:rPr>
          <w:sz w:val="36"/>
          <w:szCs w:val="36"/>
        </w:rPr>
        <w:t>Genetic control of the transcriptional response to active tuberculosis disease and treatment</w:t>
      </w:r>
      <w:bookmarkEnd w:id="1"/>
    </w:p>
    <w:p w14:paraId="0456A27E" w14:textId="1990F05E" w:rsidR="00EE60FA" w:rsidRPr="00246960" w:rsidRDefault="00EE60FA" w:rsidP="00D6688A">
      <w:pPr>
        <w:spacing w:after="120" w:line="360" w:lineRule="auto"/>
        <w:jc w:val="both"/>
        <w:rPr>
          <w:rFonts w:eastAsia="Calibri" w:cs="Arial"/>
          <w:vertAlign w:val="superscript"/>
        </w:rPr>
      </w:pPr>
      <w:r w:rsidRPr="00246960">
        <w:rPr>
          <w:rFonts w:eastAsia="Calibri" w:cs="Arial"/>
        </w:rPr>
        <w:t>John F. O’Grady</w:t>
      </w:r>
      <w:r w:rsidRPr="00246960">
        <w:rPr>
          <w:rFonts w:eastAsia="Calibri" w:cs="Arial"/>
          <w:vertAlign w:val="superscript"/>
        </w:rPr>
        <w:t>1</w:t>
      </w:r>
      <w:r w:rsidR="00D6688A">
        <w:rPr>
          <w:rFonts w:eastAsia="Calibri" w:cs="Arial"/>
          <w:vertAlign w:val="superscript"/>
        </w:rPr>
        <w:t>*</w:t>
      </w:r>
      <w:r w:rsidRPr="00246960">
        <w:rPr>
          <w:rFonts w:eastAsia="Calibri" w:cs="Arial"/>
        </w:rPr>
        <w:t>, Alexander S. Leonard</w:t>
      </w:r>
      <w:r w:rsidRPr="00246960">
        <w:rPr>
          <w:rFonts w:eastAsia="Calibri" w:cs="Arial"/>
          <w:vertAlign w:val="superscript"/>
        </w:rPr>
        <w:t>2</w:t>
      </w:r>
      <w:r w:rsidRPr="00246960">
        <w:rPr>
          <w:rFonts w:eastAsia="Calibri" w:cs="Arial"/>
        </w:rPr>
        <w:t>, Houcheng Li</w:t>
      </w:r>
      <w:r w:rsidRPr="00246960">
        <w:rPr>
          <w:rFonts w:eastAsia="Calibri" w:cs="Arial"/>
          <w:vertAlign w:val="superscript"/>
        </w:rPr>
        <w:t>3</w:t>
      </w:r>
      <w:r w:rsidRPr="00246960">
        <w:rPr>
          <w:rFonts w:eastAsia="Calibri" w:cs="Arial"/>
        </w:rPr>
        <w:t>, Lingzhao Fang</w:t>
      </w:r>
      <w:r w:rsidRPr="00246960">
        <w:rPr>
          <w:rFonts w:eastAsia="Calibri" w:cs="Arial"/>
          <w:vertAlign w:val="superscript"/>
        </w:rPr>
        <w:t>3</w:t>
      </w:r>
      <w:r w:rsidRPr="00246960">
        <w:rPr>
          <w:rFonts w:eastAsia="Calibri" w:cs="Arial"/>
        </w:rPr>
        <w:t>, Hubert Pausch</w:t>
      </w:r>
      <w:r w:rsidRPr="00246960">
        <w:rPr>
          <w:rFonts w:eastAsia="Calibri" w:cs="Arial"/>
          <w:vertAlign w:val="superscript"/>
        </w:rPr>
        <w:t>2</w:t>
      </w:r>
      <w:r w:rsidRPr="00246960">
        <w:rPr>
          <w:rFonts w:eastAsia="Calibri" w:cs="Arial"/>
        </w:rPr>
        <w:t>, Isobel C. Gormley</w:t>
      </w:r>
      <w:r w:rsidRPr="00246960">
        <w:rPr>
          <w:rFonts w:eastAsia="Calibri" w:cs="Arial"/>
          <w:vertAlign w:val="superscript"/>
        </w:rPr>
        <w:t>4</w:t>
      </w:r>
      <w:r w:rsidRPr="00246960">
        <w:rPr>
          <w:rFonts w:eastAsia="Calibri" w:cs="Arial"/>
        </w:rPr>
        <w:t>, Stephen. V. Gordon</w:t>
      </w:r>
      <w:r w:rsidRPr="00246960">
        <w:rPr>
          <w:rFonts w:eastAsia="Calibri" w:cs="Arial"/>
          <w:vertAlign w:val="superscript"/>
        </w:rPr>
        <w:t>5,6,7</w:t>
      </w:r>
      <w:r w:rsidRPr="00246960">
        <w:rPr>
          <w:rFonts w:eastAsia="Calibri" w:cs="Arial"/>
        </w:rPr>
        <w:t>, David E. MacHugh</w:t>
      </w:r>
      <w:r w:rsidRPr="00246960">
        <w:rPr>
          <w:rFonts w:eastAsia="Calibri" w:cs="Arial"/>
          <w:vertAlign w:val="superscript"/>
        </w:rPr>
        <w:t>1,6,7*</w:t>
      </w:r>
    </w:p>
    <w:p w14:paraId="0AA47F36" w14:textId="77777777" w:rsidR="00EE60FA" w:rsidRPr="00246960" w:rsidRDefault="00EE60FA" w:rsidP="00D6688A">
      <w:pPr>
        <w:spacing w:after="120" w:line="360" w:lineRule="auto"/>
        <w:jc w:val="both"/>
        <w:rPr>
          <w:rFonts w:eastAsia="Calibri" w:cs="Arial"/>
        </w:rPr>
      </w:pPr>
      <w:r w:rsidRPr="00246960">
        <w:rPr>
          <w:rFonts w:eastAsia="Calibri" w:cs="Arial"/>
          <w:vertAlign w:val="superscript"/>
        </w:rPr>
        <w:t>1</w:t>
      </w:r>
      <w:r w:rsidRPr="00246960">
        <w:rPr>
          <w:rFonts w:ascii="Tahoma" w:eastAsia="Calibri" w:hAnsi="Tahoma" w:cs="Tahoma"/>
        </w:rPr>
        <w:t>﻿</w:t>
      </w:r>
      <w:r w:rsidRPr="00246960">
        <w:rPr>
          <w:rFonts w:ascii="Tahoma" w:eastAsia="Calibri" w:hAnsi="Tahoma" w:cs="Tahoma"/>
          <w:vertAlign w:val="superscript"/>
        </w:rPr>
        <w:t xml:space="preserve"> </w:t>
      </w:r>
      <w:r w:rsidRPr="00246960">
        <w:rPr>
          <w:rFonts w:eastAsia="Calibri" w:cs="Arial"/>
        </w:rPr>
        <w:t xml:space="preserve">UCD School of Agriculture and Food Science, University College Dublin, Belfield, Dublin, </w:t>
      </w:r>
      <w:bookmarkStart w:id="2" w:name="_Hlk99809478"/>
      <w:r w:rsidRPr="00246960">
        <w:rPr>
          <w:rFonts w:eastAsia="Times New Roman" w:cs="Arial"/>
          <w:lang w:eastAsia="en-IE"/>
        </w:rPr>
        <w:t>D04 V1W8</w:t>
      </w:r>
      <w:bookmarkEnd w:id="2"/>
      <w:r w:rsidRPr="00246960">
        <w:rPr>
          <w:rFonts w:eastAsia="Times New Roman" w:cs="Arial"/>
          <w:lang w:eastAsia="en-IE"/>
        </w:rPr>
        <w:t>,</w:t>
      </w:r>
      <w:r w:rsidRPr="00246960">
        <w:rPr>
          <w:rFonts w:eastAsia="Calibri" w:cs="Arial"/>
        </w:rPr>
        <w:t xml:space="preserve"> Ireland.</w:t>
      </w:r>
    </w:p>
    <w:p w14:paraId="63B10060" w14:textId="77777777" w:rsidR="00EE60FA" w:rsidRPr="00246960" w:rsidRDefault="00EE60FA" w:rsidP="00D6688A">
      <w:pPr>
        <w:spacing w:after="120" w:line="360" w:lineRule="auto"/>
        <w:jc w:val="both"/>
        <w:rPr>
          <w:rFonts w:eastAsia="Calibri" w:cs="Arial"/>
          <w:shd w:val="clear" w:color="auto" w:fill="FFFFFF"/>
        </w:rPr>
      </w:pPr>
      <w:r w:rsidRPr="00246960">
        <w:rPr>
          <w:rFonts w:eastAsia="Calibri" w:cs="Arial"/>
          <w:shd w:val="clear" w:color="auto" w:fill="FFFFFF"/>
          <w:vertAlign w:val="superscript"/>
        </w:rPr>
        <w:t xml:space="preserve">2 </w:t>
      </w:r>
      <w:r w:rsidRPr="00B10030">
        <w:rPr>
          <w:rFonts w:eastAsia="Calibri" w:cs="Arial"/>
          <w:spacing w:val="5"/>
        </w:rPr>
        <w:t>Animal</w:t>
      </w:r>
      <w:r w:rsidRPr="00246960">
        <w:rPr>
          <w:rFonts w:eastAsia="Calibri" w:cs="Arial"/>
          <w:shd w:val="clear" w:color="auto" w:fill="FFFFFF"/>
        </w:rPr>
        <w:t xml:space="preserve"> Genomics, ETH Zurich, </w:t>
      </w:r>
      <w:proofErr w:type="spellStart"/>
      <w:r w:rsidRPr="00246960">
        <w:rPr>
          <w:rFonts w:eastAsia="Calibri" w:cs="Arial"/>
          <w:shd w:val="clear" w:color="auto" w:fill="FFFFFF"/>
        </w:rPr>
        <w:t>Universitaetstrasse</w:t>
      </w:r>
      <w:proofErr w:type="spellEnd"/>
      <w:r w:rsidRPr="00246960">
        <w:rPr>
          <w:rFonts w:eastAsia="Calibri" w:cs="Arial"/>
          <w:shd w:val="clear" w:color="auto" w:fill="FFFFFF"/>
        </w:rPr>
        <w:t xml:space="preserve"> 2, 8006, Zurich, Switzerland.</w:t>
      </w:r>
    </w:p>
    <w:p w14:paraId="186840D6" w14:textId="77777777" w:rsidR="00EE60FA" w:rsidRPr="00246960" w:rsidRDefault="00EE60FA" w:rsidP="00D6688A">
      <w:pPr>
        <w:spacing w:after="120" w:line="360" w:lineRule="auto"/>
        <w:jc w:val="both"/>
        <w:rPr>
          <w:rFonts w:eastAsia="Calibri" w:cs="Arial"/>
          <w:shd w:val="clear" w:color="auto" w:fill="FFFFFF"/>
        </w:rPr>
      </w:pPr>
      <w:r w:rsidRPr="00246960">
        <w:rPr>
          <w:rFonts w:eastAsia="Calibri" w:cs="Arial"/>
          <w:shd w:val="clear" w:color="auto" w:fill="FFFFFF"/>
          <w:vertAlign w:val="superscript"/>
        </w:rPr>
        <w:t>3</w:t>
      </w:r>
      <w:r w:rsidRPr="00246960">
        <w:rPr>
          <w:rFonts w:eastAsia="Calibri" w:cs="Arial"/>
          <w:shd w:val="clear" w:color="auto" w:fill="FFFFFF"/>
        </w:rPr>
        <w:t xml:space="preserve"> Centre for Quantitative Genetics and Genomics, Aarhus University, C.F. </w:t>
      </w:r>
      <w:proofErr w:type="spellStart"/>
      <w:r w:rsidRPr="00246960">
        <w:rPr>
          <w:rFonts w:eastAsia="Calibri" w:cs="Arial"/>
          <w:shd w:val="clear" w:color="auto" w:fill="FFFFFF"/>
        </w:rPr>
        <w:t>Mollers</w:t>
      </w:r>
      <w:proofErr w:type="spellEnd"/>
      <w:r w:rsidRPr="00246960">
        <w:rPr>
          <w:rFonts w:eastAsia="Calibri" w:cs="Arial"/>
          <w:shd w:val="clear" w:color="auto" w:fill="FFFFFF"/>
        </w:rPr>
        <w:t xml:space="preserve"> </w:t>
      </w:r>
      <w:proofErr w:type="spellStart"/>
      <w:r w:rsidRPr="00246960">
        <w:rPr>
          <w:rFonts w:eastAsia="Calibri" w:cs="Arial"/>
          <w:shd w:val="clear" w:color="auto" w:fill="FFFFFF"/>
        </w:rPr>
        <w:t>Allé</w:t>
      </w:r>
      <w:proofErr w:type="spellEnd"/>
      <w:r w:rsidRPr="00246960">
        <w:rPr>
          <w:rFonts w:eastAsia="Calibri" w:cs="Arial"/>
          <w:shd w:val="clear" w:color="auto" w:fill="FFFFFF"/>
        </w:rPr>
        <w:t xml:space="preserve"> 3, 8000, Aarhus, Denmark</w:t>
      </w:r>
    </w:p>
    <w:p w14:paraId="728C2309" w14:textId="77777777" w:rsidR="00EE60FA" w:rsidRPr="00246960" w:rsidRDefault="00EE60FA" w:rsidP="00D6688A">
      <w:pPr>
        <w:spacing w:after="120" w:line="360" w:lineRule="auto"/>
        <w:jc w:val="both"/>
        <w:rPr>
          <w:rFonts w:eastAsia="Calibri" w:cs="Arial"/>
        </w:rPr>
      </w:pPr>
      <w:r w:rsidRPr="00246960">
        <w:rPr>
          <w:rFonts w:eastAsia="Calibri" w:cs="Arial"/>
          <w:vertAlign w:val="superscript"/>
        </w:rPr>
        <w:t xml:space="preserve">4 </w:t>
      </w:r>
      <w:r w:rsidRPr="00246960">
        <w:rPr>
          <w:rFonts w:eastAsia="Calibri" w:cs="Arial"/>
        </w:rPr>
        <w:t>UCD School of Mathematics and Statistics, University College Dublin, Belfield, Dublin, D04 V1W8, Ireland.</w:t>
      </w:r>
    </w:p>
    <w:p w14:paraId="0529138C" w14:textId="77777777" w:rsidR="00EE60FA" w:rsidRPr="00246960" w:rsidRDefault="00EE60FA" w:rsidP="00D6688A">
      <w:pPr>
        <w:spacing w:after="120" w:line="360" w:lineRule="auto"/>
        <w:jc w:val="both"/>
        <w:rPr>
          <w:rFonts w:eastAsia="Calibri" w:cs="Arial"/>
        </w:rPr>
      </w:pPr>
      <w:r w:rsidRPr="00246960">
        <w:rPr>
          <w:rFonts w:eastAsia="Calibri" w:cs="Arial"/>
          <w:vertAlign w:val="superscript"/>
        </w:rPr>
        <w:t>5</w:t>
      </w:r>
      <w:r w:rsidRPr="00246960">
        <w:rPr>
          <w:rFonts w:eastAsia="Calibri" w:cs="Arial"/>
        </w:rPr>
        <w:t xml:space="preserve"> UCD School of Veterinary Medicine, University College Dublin, Belfield, Dublin, D04V1W8, Ireland.</w:t>
      </w:r>
    </w:p>
    <w:p w14:paraId="13DF9E54" w14:textId="77777777" w:rsidR="00EE60FA" w:rsidRPr="00246960" w:rsidRDefault="00EE60FA" w:rsidP="00D6688A">
      <w:pPr>
        <w:spacing w:after="120" w:line="360" w:lineRule="auto"/>
        <w:jc w:val="both"/>
        <w:rPr>
          <w:rFonts w:eastAsia="Calibri" w:cs="Arial"/>
        </w:rPr>
      </w:pPr>
      <w:r w:rsidRPr="00246960">
        <w:rPr>
          <w:rFonts w:eastAsia="Calibri" w:cs="Arial"/>
          <w:vertAlign w:val="superscript"/>
        </w:rPr>
        <w:t xml:space="preserve">6 </w:t>
      </w:r>
      <w:r w:rsidRPr="00246960">
        <w:rPr>
          <w:rFonts w:eastAsia="Calibri" w:cs="Arial"/>
        </w:rPr>
        <w:t xml:space="preserve">UCD Conway Institute of Biomolecular and Biomedical Research, University College Dublin, Belfield, Dublin, </w:t>
      </w:r>
      <w:r w:rsidRPr="00246960">
        <w:rPr>
          <w:rFonts w:eastAsia="Times New Roman" w:cs="Arial"/>
          <w:lang w:eastAsia="en-IE"/>
        </w:rPr>
        <w:t xml:space="preserve">D04 V1W8, </w:t>
      </w:r>
      <w:r w:rsidRPr="00246960">
        <w:rPr>
          <w:rFonts w:eastAsia="Calibri" w:cs="Arial"/>
        </w:rPr>
        <w:t>Ireland.</w:t>
      </w:r>
    </w:p>
    <w:p w14:paraId="04C9C666" w14:textId="77777777" w:rsidR="00EE60FA" w:rsidRPr="00246960" w:rsidRDefault="00EE60FA" w:rsidP="00D6688A">
      <w:pPr>
        <w:spacing w:after="120" w:line="360" w:lineRule="auto"/>
        <w:jc w:val="both"/>
        <w:rPr>
          <w:rFonts w:eastAsia="Calibri" w:cs="Arial"/>
        </w:rPr>
      </w:pPr>
      <w:r w:rsidRPr="00246960">
        <w:rPr>
          <w:rFonts w:eastAsia="Calibri" w:cs="Arial"/>
          <w:vertAlign w:val="superscript"/>
        </w:rPr>
        <w:t xml:space="preserve">7 </w:t>
      </w:r>
      <w:r w:rsidRPr="00246960">
        <w:rPr>
          <w:rFonts w:eastAsia="Calibri" w:cs="Arial"/>
        </w:rPr>
        <w:t>UCD One Health Centre, University College Dublin, Belfield, Dublin, D04 V1W8, Ireland.</w:t>
      </w:r>
    </w:p>
    <w:p w14:paraId="4BCCEE47" w14:textId="3E173353" w:rsidR="00EE60FA" w:rsidRPr="00246960" w:rsidRDefault="00EE60FA" w:rsidP="00D6688A">
      <w:pPr>
        <w:spacing w:after="120" w:line="360" w:lineRule="auto"/>
        <w:rPr>
          <w:rFonts w:eastAsia="Calibri" w:cs="Times New Roman"/>
          <w:szCs w:val="24"/>
        </w:rPr>
      </w:pPr>
      <w:r w:rsidRPr="00246960">
        <w:rPr>
          <w:rFonts w:eastAsia="Calibri" w:cs="Times New Roman"/>
          <w:szCs w:val="24"/>
          <w:vertAlign w:val="superscript"/>
        </w:rPr>
        <w:t xml:space="preserve">* </w:t>
      </w:r>
      <w:r w:rsidRPr="00246960">
        <w:rPr>
          <w:rFonts w:eastAsia="Calibri" w:cs="Times New Roman"/>
          <w:szCs w:val="24"/>
        </w:rPr>
        <w:t>Corresponding author</w:t>
      </w:r>
      <w:r w:rsidR="00D6688A">
        <w:rPr>
          <w:rFonts w:eastAsia="Calibri" w:cs="Times New Roman"/>
          <w:szCs w:val="24"/>
        </w:rPr>
        <w:t>s</w:t>
      </w:r>
    </w:p>
    <w:p w14:paraId="3B67BA65" w14:textId="77777777" w:rsidR="00EE60FA" w:rsidRPr="00246960" w:rsidRDefault="00EE60FA">
      <w:pPr>
        <w:spacing w:line="278" w:lineRule="auto"/>
      </w:pPr>
      <w:r w:rsidRPr="00246960">
        <w:br w:type="page"/>
      </w:r>
    </w:p>
    <w:sdt>
      <w:sdtPr>
        <w:rPr>
          <w:rFonts w:ascii="Times New Roman" w:eastAsiaTheme="minorHAnsi" w:hAnsi="Times New Roman" w:cstheme="minorBidi"/>
          <w:color w:val="auto"/>
          <w:sz w:val="24"/>
          <w:szCs w:val="22"/>
          <w:lang w:val="en-IE"/>
        </w:rPr>
        <w:id w:val="-1999947209"/>
        <w:docPartObj>
          <w:docPartGallery w:val="Table of Contents"/>
          <w:docPartUnique/>
        </w:docPartObj>
      </w:sdtPr>
      <w:sdtEndPr>
        <w:rPr>
          <w:b/>
          <w:bCs/>
        </w:rPr>
      </w:sdtEndPr>
      <w:sdtContent>
        <w:p w14:paraId="6D6DA8E4" w14:textId="5017C830" w:rsidR="00D5501E" w:rsidRPr="0026307D" w:rsidRDefault="00D5501E" w:rsidP="00EE60FA">
          <w:pPr>
            <w:pStyle w:val="TOCHeading"/>
            <w:jc w:val="left"/>
            <w:rPr>
              <w:rFonts w:ascii="Calibri" w:hAnsi="Calibri" w:cs="Calibri"/>
              <w:b/>
              <w:bCs/>
              <w:color w:val="000000" w:themeColor="text1"/>
              <w:sz w:val="40"/>
              <w:szCs w:val="40"/>
              <w:lang w:val="en-IE"/>
            </w:rPr>
          </w:pPr>
          <w:r w:rsidRPr="0026307D">
            <w:rPr>
              <w:rFonts w:ascii="Calibri" w:hAnsi="Calibri" w:cs="Calibri"/>
              <w:b/>
              <w:bCs/>
              <w:color w:val="000000" w:themeColor="text1"/>
              <w:sz w:val="40"/>
              <w:szCs w:val="40"/>
              <w:lang w:val="en-IE"/>
            </w:rPr>
            <w:t>Table of Contents</w:t>
          </w:r>
        </w:p>
        <w:p w14:paraId="6A07E1C9" w14:textId="7F71562A" w:rsidR="00D8652E" w:rsidRDefault="00D5501E">
          <w:pPr>
            <w:pStyle w:val="TOC1"/>
            <w:tabs>
              <w:tab w:val="right" w:leader="dot" w:pos="9628"/>
            </w:tabs>
            <w:rPr>
              <w:rFonts w:cstheme="minorBidi"/>
              <w:noProof/>
              <w:kern w:val="2"/>
              <w:sz w:val="24"/>
              <w:szCs w:val="24"/>
              <w:lang w:val="en-GB" w:eastAsia="zh-CN"/>
              <w14:ligatures w14:val="standardContextual"/>
            </w:rPr>
          </w:pPr>
          <w:r w:rsidRPr="0026307D">
            <w:rPr>
              <w:lang w:val="en-IE"/>
            </w:rPr>
            <w:fldChar w:fldCharType="begin"/>
          </w:r>
          <w:r w:rsidRPr="0026307D">
            <w:rPr>
              <w:lang w:val="en-IE"/>
            </w:rPr>
            <w:instrText xml:space="preserve"> TOC \o "1-3" \h \z \u </w:instrText>
          </w:r>
          <w:r w:rsidRPr="0026307D">
            <w:rPr>
              <w:lang w:val="en-IE"/>
            </w:rPr>
            <w:fldChar w:fldCharType="separate"/>
          </w:r>
          <w:hyperlink w:anchor="_Toc204958866" w:history="1">
            <w:r w:rsidR="00D8652E" w:rsidRPr="0058640B">
              <w:rPr>
                <w:rStyle w:val="Hyperlink"/>
                <w:noProof/>
              </w:rPr>
              <w:t>Genetic control of the transcriptional response to active tuberculosis disease and treatment</w:t>
            </w:r>
            <w:r w:rsidR="00D8652E">
              <w:rPr>
                <w:noProof/>
                <w:webHidden/>
              </w:rPr>
              <w:tab/>
            </w:r>
            <w:r w:rsidR="00D8652E">
              <w:rPr>
                <w:noProof/>
                <w:webHidden/>
              </w:rPr>
              <w:fldChar w:fldCharType="begin"/>
            </w:r>
            <w:r w:rsidR="00D8652E">
              <w:rPr>
                <w:noProof/>
                <w:webHidden/>
              </w:rPr>
              <w:instrText xml:space="preserve"> PAGEREF _Toc204958866 \h </w:instrText>
            </w:r>
            <w:r w:rsidR="00D8652E">
              <w:rPr>
                <w:noProof/>
                <w:webHidden/>
              </w:rPr>
            </w:r>
            <w:r w:rsidR="00D8652E">
              <w:rPr>
                <w:noProof/>
                <w:webHidden/>
              </w:rPr>
              <w:fldChar w:fldCharType="separate"/>
            </w:r>
            <w:r w:rsidR="00D8652E">
              <w:rPr>
                <w:noProof/>
                <w:webHidden/>
              </w:rPr>
              <w:t>1</w:t>
            </w:r>
            <w:r w:rsidR="00D8652E">
              <w:rPr>
                <w:noProof/>
                <w:webHidden/>
              </w:rPr>
              <w:fldChar w:fldCharType="end"/>
            </w:r>
          </w:hyperlink>
        </w:p>
        <w:p w14:paraId="4B6DD64D" w14:textId="352A80B3" w:rsidR="00D8652E" w:rsidRDefault="00D8652E">
          <w:pPr>
            <w:pStyle w:val="TOC1"/>
            <w:tabs>
              <w:tab w:val="right" w:leader="dot" w:pos="9628"/>
            </w:tabs>
            <w:rPr>
              <w:rFonts w:cstheme="minorBidi"/>
              <w:noProof/>
              <w:kern w:val="2"/>
              <w:sz w:val="24"/>
              <w:szCs w:val="24"/>
              <w:lang w:val="en-GB" w:eastAsia="zh-CN"/>
              <w14:ligatures w14:val="standardContextual"/>
            </w:rPr>
          </w:pPr>
          <w:hyperlink w:anchor="_Toc204958867" w:history="1">
            <w:r w:rsidRPr="0058640B">
              <w:rPr>
                <w:rStyle w:val="Hyperlink"/>
                <w:noProof/>
              </w:rPr>
              <w:t>Supplementary Figures</w:t>
            </w:r>
            <w:r>
              <w:rPr>
                <w:noProof/>
                <w:webHidden/>
              </w:rPr>
              <w:tab/>
            </w:r>
            <w:r>
              <w:rPr>
                <w:noProof/>
                <w:webHidden/>
              </w:rPr>
              <w:fldChar w:fldCharType="begin"/>
            </w:r>
            <w:r>
              <w:rPr>
                <w:noProof/>
                <w:webHidden/>
              </w:rPr>
              <w:instrText xml:space="preserve"> PAGEREF _Toc204958867 \h </w:instrText>
            </w:r>
            <w:r>
              <w:rPr>
                <w:noProof/>
                <w:webHidden/>
              </w:rPr>
            </w:r>
            <w:r>
              <w:rPr>
                <w:noProof/>
                <w:webHidden/>
              </w:rPr>
              <w:fldChar w:fldCharType="separate"/>
            </w:r>
            <w:r>
              <w:rPr>
                <w:noProof/>
                <w:webHidden/>
              </w:rPr>
              <w:t>3</w:t>
            </w:r>
            <w:r>
              <w:rPr>
                <w:noProof/>
                <w:webHidden/>
              </w:rPr>
              <w:fldChar w:fldCharType="end"/>
            </w:r>
          </w:hyperlink>
        </w:p>
        <w:p w14:paraId="4FC33298" w14:textId="7B7F6C7F" w:rsidR="00D8652E" w:rsidRDefault="00D8652E">
          <w:pPr>
            <w:pStyle w:val="TOC2"/>
            <w:tabs>
              <w:tab w:val="right" w:leader="dot" w:pos="9628"/>
            </w:tabs>
            <w:rPr>
              <w:rFonts w:cstheme="minorBidi"/>
              <w:noProof/>
              <w:kern w:val="2"/>
              <w:sz w:val="24"/>
              <w:szCs w:val="24"/>
              <w:lang w:val="en-GB" w:eastAsia="zh-CN"/>
              <w14:ligatures w14:val="standardContextual"/>
            </w:rPr>
          </w:pPr>
          <w:hyperlink w:anchor="_Toc204958868" w:history="1">
            <w:r w:rsidRPr="0058640B">
              <w:rPr>
                <w:rStyle w:val="Hyperlink"/>
                <w:bCs/>
                <w:noProof/>
              </w:rPr>
              <w:t xml:space="preserve">Figure </w:t>
            </w:r>
            <w:r w:rsidRPr="0058640B">
              <w:rPr>
                <w:rStyle w:val="Hyperlink"/>
                <w:noProof/>
              </w:rPr>
              <w:t>S1: Sample metadata information.</w:t>
            </w:r>
            <w:r>
              <w:rPr>
                <w:noProof/>
                <w:webHidden/>
              </w:rPr>
              <w:tab/>
            </w:r>
            <w:r>
              <w:rPr>
                <w:noProof/>
                <w:webHidden/>
              </w:rPr>
              <w:fldChar w:fldCharType="begin"/>
            </w:r>
            <w:r>
              <w:rPr>
                <w:noProof/>
                <w:webHidden/>
              </w:rPr>
              <w:instrText xml:space="preserve"> PAGEREF _Toc204958868 \h </w:instrText>
            </w:r>
            <w:r>
              <w:rPr>
                <w:noProof/>
                <w:webHidden/>
              </w:rPr>
            </w:r>
            <w:r>
              <w:rPr>
                <w:noProof/>
                <w:webHidden/>
              </w:rPr>
              <w:fldChar w:fldCharType="separate"/>
            </w:r>
            <w:r>
              <w:rPr>
                <w:noProof/>
                <w:webHidden/>
              </w:rPr>
              <w:t>3</w:t>
            </w:r>
            <w:r>
              <w:rPr>
                <w:noProof/>
                <w:webHidden/>
              </w:rPr>
              <w:fldChar w:fldCharType="end"/>
            </w:r>
          </w:hyperlink>
        </w:p>
        <w:p w14:paraId="0E78DD45" w14:textId="5597A536" w:rsidR="00D8652E" w:rsidRDefault="00D8652E">
          <w:pPr>
            <w:pStyle w:val="TOC2"/>
            <w:tabs>
              <w:tab w:val="right" w:leader="dot" w:pos="9628"/>
            </w:tabs>
            <w:rPr>
              <w:rFonts w:cstheme="minorBidi"/>
              <w:noProof/>
              <w:kern w:val="2"/>
              <w:sz w:val="24"/>
              <w:szCs w:val="24"/>
              <w:lang w:val="en-GB" w:eastAsia="zh-CN"/>
              <w14:ligatures w14:val="standardContextual"/>
            </w:rPr>
          </w:pPr>
          <w:hyperlink w:anchor="_Toc204958869" w:history="1">
            <w:r w:rsidRPr="0058640B">
              <w:rPr>
                <w:rStyle w:val="Hyperlink"/>
                <w:bCs/>
                <w:noProof/>
              </w:rPr>
              <w:t xml:space="preserve">Figure </w:t>
            </w:r>
            <w:r w:rsidRPr="0058640B">
              <w:rPr>
                <w:rStyle w:val="Hyperlink"/>
                <w:noProof/>
              </w:rPr>
              <w:t>S2: RNA-seq quality control.</w:t>
            </w:r>
            <w:r>
              <w:rPr>
                <w:noProof/>
                <w:webHidden/>
              </w:rPr>
              <w:tab/>
            </w:r>
            <w:r>
              <w:rPr>
                <w:noProof/>
                <w:webHidden/>
              </w:rPr>
              <w:fldChar w:fldCharType="begin"/>
            </w:r>
            <w:r>
              <w:rPr>
                <w:noProof/>
                <w:webHidden/>
              </w:rPr>
              <w:instrText xml:space="preserve"> PAGEREF _Toc204958869 \h </w:instrText>
            </w:r>
            <w:r>
              <w:rPr>
                <w:noProof/>
                <w:webHidden/>
              </w:rPr>
            </w:r>
            <w:r>
              <w:rPr>
                <w:noProof/>
                <w:webHidden/>
              </w:rPr>
              <w:fldChar w:fldCharType="separate"/>
            </w:r>
            <w:r>
              <w:rPr>
                <w:noProof/>
                <w:webHidden/>
              </w:rPr>
              <w:t>4</w:t>
            </w:r>
            <w:r>
              <w:rPr>
                <w:noProof/>
                <w:webHidden/>
              </w:rPr>
              <w:fldChar w:fldCharType="end"/>
            </w:r>
          </w:hyperlink>
        </w:p>
        <w:p w14:paraId="4DCD50B2" w14:textId="509B1D19" w:rsidR="00D8652E" w:rsidRDefault="00D8652E">
          <w:pPr>
            <w:pStyle w:val="TOC2"/>
            <w:tabs>
              <w:tab w:val="right" w:leader="dot" w:pos="9628"/>
            </w:tabs>
            <w:rPr>
              <w:rFonts w:cstheme="minorBidi"/>
              <w:noProof/>
              <w:kern w:val="2"/>
              <w:sz w:val="24"/>
              <w:szCs w:val="24"/>
              <w:lang w:val="en-GB" w:eastAsia="zh-CN"/>
              <w14:ligatures w14:val="standardContextual"/>
            </w:rPr>
          </w:pPr>
          <w:hyperlink w:anchor="_Toc204958870" w:history="1">
            <w:r w:rsidRPr="0058640B">
              <w:rPr>
                <w:rStyle w:val="Hyperlink"/>
                <w:bCs/>
                <w:noProof/>
              </w:rPr>
              <w:t xml:space="preserve">Figure </w:t>
            </w:r>
            <w:r w:rsidRPr="0058640B">
              <w:rPr>
                <w:rStyle w:val="Hyperlink"/>
                <w:noProof/>
              </w:rPr>
              <w:t>S3: Sample mismatch assessment.</w:t>
            </w:r>
            <w:r>
              <w:rPr>
                <w:noProof/>
                <w:webHidden/>
              </w:rPr>
              <w:tab/>
            </w:r>
            <w:r>
              <w:rPr>
                <w:noProof/>
                <w:webHidden/>
              </w:rPr>
              <w:fldChar w:fldCharType="begin"/>
            </w:r>
            <w:r>
              <w:rPr>
                <w:noProof/>
                <w:webHidden/>
              </w:rPr>
              <w:instrText xml:space="preserve"> PAGEREF _Toc204958870 \h </w:instrText>
            </w:r>
            <w:r>
              <w:rPr>
                <w:noProof/>
                <w:webHidden/>
              </w:rPr>
            </w:r>
            <w:r>
              <w:rPr>
                <w:noProof/>
                <w:webHidden/>
              </w:rPr>
              <w:fldChar w:fldCharType="separate"/>
            </w:r>
            <w:r>
              <w:rPr>
                <w:noProof/>
                <w:webHidden/>
              </w:rPr>
              <w:t>5</w:t>
            </w:r>
            <w:r>
              <w:rPr>
                <w:noProof/>
                <w:webHidden/>
              </w:rPr>
              <w:fldChar w:fldCharType="end"/>
            </w:r>
          </w:hyperlink>
        </w:p>
        <w:p w14:paraId="589D9215" w14:textId="5A4771E5" w:rsidR="00D8652E" w:rsidRDefault="00D8652E">
          <w:pPr>
            <w:pStyle w:val="TOC2"/>
            <w:tabs>
              <w:tab w:val="right" w:leader="dot" w:pos="9628"/>
            </w:tabs>
            <w:rPr>
              <w:rFonts w:cstheme="minorBidi"/>
              <w:noProof/>
              <w:kern w:val="2"/>
              <w:sz w:val="24"/>
              <w:szCs w:val="24"/>
              <w:lang w:val="en-GB" w:eastAsia="zh-CN"/>
              <w14:ligatures w14:val="standardContextual"/>
            </w:rPr>
          </w:pPr>
          <w:hyperlink w:anchor="_Toc204958871" w:history="1">
            <w:r w:rsidRPr="0058640B">
              <w:rPr>
                <w:rStyle w:val="Hyperlink"/>
                <w:bCs/>
                <w:noProof/>
              </w:rPr>
              <w:t xml:space="preserve">Figure </w:t>
            </w:r>
            <w:r w:rsidRPr="0058640B">
              <w:rPr>
                <w:rStyle w:val="Hyperlink"/>
                <w:noProof/>
              </w:rPr>
              <w:t>S4: Variant call coverage assessment.</w:t>
            </w:r>
            <w:r>
              <w:rPr>
                <w:noProof/>
                <w:webHidden/>
              </w:rPr>
              <w:tab/>
            </w:r>
            <w:r>
              <w:rPr>
                <w:noProof/>
                <w:webHidden/>
              </w:rPr>
              <w:fldChar w:fldCharType="begin"/>
            </w:r>
            <w:r>
              <w:rPr>
                <w:noProof/>
                <w:webHidden/>
              </w:rPr>
              <w:instrText xml:space="preserve"> PAGEREF _Toc204958871 \h </w:instrText>
            </w:r>
            <w:r>
              <w:rPr>
                <w:noProof/>
                <w:webHidden/>
              </w:rPr>
            </w:r>
            <w:r>
              <w:rPr>
                <w:noProof/>
                <w:webHidden/>
              </w:rPr>
              <w:fldChar w:fldCharType="separate"/>
            </w:r>
            <w:r>
              <w:rPr>
                <w:noProof/>
                <w:webHidden/>
              </w:rPr>
              <w:t>6</w:t>
            </w:r>
            <w:r>
              <w:rPr>
                <w:noProof/>
                <w:webHidden/>
              </w:rPr>
              <w:fldChar w:fldCharType="end"/>
            </w:r>
          </w:hyperlink>
        </w:p>
        <w:p w14:paraId="2FFA0C2B" w14:textId="6AE67EC6" w:rsidR="00D8652E" w:rsidRDefault="00D8652E">
          <w:pPr>
            <w:pStyle w:val="TOC2"/>
            <w:tabs>
              <w:tab w:val="right" w:leader="dot" w:pos="9628"/>
            </w:tabs>
            <w:rPr>
              <w:rFonts w:cstheme="minorBidi"/>
              <w:noProof/>
              <w:kern w:val="2"/>
              <w:sz w:val="24"/>
              <w:szCs w:val="24"/>
              <w:lang w:val="en-GB" w:eastAsia="zh-CN"/>
              <w14:ligatures w14:val="standardContextual"/>
            </w:rPr>
          </w:pPr>
          <w:hyperlink w:anchor="_Toc204958872" w:history="1">
            <w:r w:rsidRPr="0058640B">
              <w:rPr>
                <w:rStyle w:val="Hyperlink"/>
                <w:bCs/>
                <w:noProof/>
              </w:rPr>
              <w:t xml:space="preserve">Figure </w:t>
            </w:r>
            <w:r w:rsidRPr="0058640B">
              <w:rPr>
                <w:rStyle w:val="Hyperlink"/>
                <w:noProof/>
              </w:rPr>
              <w:t>S5: Genome in a bottle (GIAB) comparison.</w:t>
            </w:r>
            <w:r>
              <w:rPr>
                <w:noProof/>
                <w:webHidden/>
              </w:rPr>
              <w:tab/>
            </w:r>
            <w:r>
              <w:rPr>
                <w:noProof/>
                <w:webHidden/>
              </w:rPr>
              <w:fldChar w:fldCharType="begin"/>
            </w:r>
            <w:r>
              <w:rPr>
                <w:noProof/>
                <w:webHidden/>
              </w:rPr>
              <w:instrText xml:space="preserve"> PAGEREF _Toc204958872 \h </w:instrText>
            </w:r>
            <w:r>
              <w:rPr>
                <w:noProof/>
                <w:webHidden/>
              </w:rPr>
            </w:r>
            <w:r>
              <w:rPr>
                <w:noProof/>
                <w:webHidden/>
              </w:rPr>
              <w:fldChar w:fldCharType="separate"/>
            </w:r>
            <w:r>
              <w:rPr>
                <w:noProof/>
                <w:webHidden/>
              </w:rPr>
              <w:t>7</w:t>
            </w:r>
            <w:r>
              <w:rPr>
                <w:noProof/>
                <w:webHidden/>
              </w:rPr>
              <w:fldChar w:fldCharType="end"/>
            </w:r>
          </w:hyperlink>
        </w:p>
        <w:p w14:paraId="26B18D9D" w14:textId="6A085763" w:rsidR="00D8652E" w:rsidRDefault="00D8652E">
          <w:pPr>
            <w:pStyle w:val="TOC2"/>
            <w:tabs>
              <w:tab w:val="right" w:leader="dot" w:pos="9628"/>
            </w:tabs>
            <w:rPr>
              <w:rFonts w:cstheme="minorBidi"/>
              <w:noProof/>
              <w:kern w:val="2"/>
              <w:sz w:val="24"/>
              <w:szCs w:val="24"/>
              <w:lang w:val="en-GB" w:eastAsia="zh-CN"/>
              <w14:ligatures w14:val="standardContextual"/>
            </w:rPr>
          </w:pPr>
          <w:hyperlink w:anchor="_Toc204958873" w:history="1">
            <w:r w:rsidRPr="0058640B">
              <w:rPr>
                <w:rStyle w:val="Hyperlink"/>
                <w:noProof/>
              </w:rPr>
              <w:t>Figure S6: Functional consequences of variants directly called from RNA-seq data or imputed using the multi-ancestry WGS panel.</w:t>
            </w:r>
            <w:r>
              <w:rPr>
                <w:noProof/>
                <w:webHidden/>
              </w:rPr>
              <w:tab/>
            </w:r>
            <w:r>
              <w:rPr>
                <w:noProof/>
                <w:webHidden/>
              </w:rPr>
              <w:fldChar w:fldCharType="begin"/>
            </w:r>
            <w:r>
              <w:rPr>
                <w:noProof/>
                <w:webHidden/>
              </w:rPr>
              <w:instrText xml:space="preserve"> PAGEREF _Toc204958873 \h </w:instrText>
            </w:r>
            <w:r>
              <w:rPr>
                <w:noProof/>
                <w:webHidden/>
              </w:rPr>
            </w:r>
            <w:r>
              <w:rPr>
                <w:noProof/>
                <w:webHidden/>
              </w:rPr>
              <w:fldChar w:fldCharType="separate"/>
            </w:r>
            <w:r>
              <w:rPr>
                <w:noProof/>
                <w:webHidden/>
              </w:rPr>
              <w:t>8</w:t>
            </w:r>
            <w:r>
              <w:rPr>
                <w:noProof/>
                <w:webHidden/>
              </w:rPr>
              <w:fldChar w:fldCharType="end"/>
            </w:r>
          </w:hyperlink>
        </w:p>
        <w:p w14:paraId="04927829" w14:textId="62C7A953" w:rsidR="00D8652E" w:rsidRDefault="00D8652E">
          <w:pPr>
            <w:pStyle w:val="TOC2"/>
            <w:tabs>
              <w:tab w:val="right" w:leader="dot" w:pos="9628"/>
            </w:tabs>
            <w:rPr>
              <w:rFonts w:cstheme="minorBidi"/>
              <w:noProof/>
              <w:kern w:val="2"/>
              <w:sz w:val="24"/>
              <w:szCs w:val="24"/>
              <w:lang w:val="en-GB" w:eastAsia="zh-CN"/>
              <w14:ligatures w14:val="standardContextual"/>
            </w:rPr>
          </w:pPr>
          <w:hyperlink w:anchor="_Toc204958874" w:history="1">
            <w:r w:rsidRPr="0058640B">
              <w:rPr>
                <w:rStyle w:val="Hyperlink"/>
                <w:bCs/>
                <w:noProof/>
              </w:rPr>
              <w:t xml:space="preserve">Figure </w:t>
            </w:r>
            <w:r w:rsidRPr="0058640B">
              <w:rPr>
                <w:rStyle w:val="Hyperlink"/>
                <w:noProof/>
              </w:rPr>
              <w:t>S7: Transcriptomic PCs inferred for eQTL analysis.</w:t>
            </w:r>
            <w:r>
              <w:rPr>
                <w:noProof/>
                <w:webHidden/>
              </w:rPr>
              <w:tab/>
            </w:r>
            <w:r>
              <w:rPr>
                <w:noProof/>
                <w:webHidden/>
              </w:rPr>
              <w:fldChar w:fldCharType="begin"/>
            </w:r>
            <w:r>
              <w:rPr>
                <w:noProof/>
                <w:webHidden/>
              </w:rPr>
              <w:instrText xml:space="preserve"> PAGEREF _Toc204958874 \h </w:instrText>
            </w:r>
            <w:r>
              <w:rPr>
                <w:noProof/>
                <w:webHidden/>
              </w:rPr>
            </w:r>
            <w:r>
              <w:rPr>
                <w:noProof/>
                <w:webHidden/>
              </w:rPr>
              <w:fldChar w:fldCharType="separate"/>
            </w:r>
            <w:r>
              <w:rPr>
                <w:noProof/>
                <w:webHidden/>
              </w:rPr>
              <w:t>9</w:t>
            </w:r>
            <w:r>
              <w:rPr>
                <w:noProof/>
                <w:webHidden/>
              </w:rPr>
              <w:fldChar w:fldCharType="end"/>
            </w:r>
          </w:hyperlink>
        </w:p>
        <w:p w14:paraId="0218723F" w14:textId="43D4E005" w:rsidR="00D8652E" w:rsidRDefault="00D8652E">
          <w:pPr>
            <w:pStyle w:val="TOC2"/>
            <w:tabs>
              <w:tab w:val="right" w:leader="dot" w:pos="9628"/>
            </w:tabs>
            <w:rPr>
              <w:rFonts w:cstheme="minorBidi"/>
              <w:noProof/>
              <w:kern w:val="2"/>
              <w:sz w:val="24"/>
              <w:szCs w:val="24"/>
              <w:lang w:val="en-GB" w:eastAsia="zh-CN"/>
              <w14:ligatures w14:val="standardContextual"/>
            </w:rPr>
          </w:pPr>
          <w:hyperlink w:anchor="_Toc204958875" w:history="1">
            <w:r w:rsidRPr="0058640B">
              <w:rPr>
                <w:rStyle w:val="Hyperlink"/>
                <w:bCs/>
                <w:noProof/>
              </w:rPr>
              <w:t xml:space="preserve">Figure </w:t>
            </w:r>
            <w:r w:rsidRPr="0058640B">
              <w:rPr>
                <w:rStyle w:val="Hyperlink"/>
                <w:noProof/>
              </w:rPr>
              <w:t>S8: Selection of optimum distance for cis-eQTL mapping.</w:t>
            </w:r>
            <w:r>
              <w:rPr>
                <w:noProof/>
                <w:webHidden/>
              </w:rPr>
              <w:tab/>
            </w:r>
            <w:r>
              <w:rPr>
                <w:noProof/>
                <w:webHidden/>
              </w:rPr>
              <w:fldChar w:fldCharType="begin"/>
            </w:r>
            <w:r>
              <w:rPr>
                <w:noProof/>
                <w:webHidden/>
              </w:rPr>
              <w:instrText xml:space="preserve"> PAGEREF _Toc204958875 \h </w:instrText>
            </w:r>
            <w:r>
              <w:rPr>
                <w:noProof/>
                <w:webHidden/>
              </w:rPr>
            </w:r>
            <w:r>
              <w:rPr>
                <w:noProof/>
                <w:webHidden/>
              </w:rPr>
              <w:fldChar w:fldCharType="separate"/>
            </w:r>
            <w:r>
              <w:rPr>
                <w:noProof/>
                <w:webHidden/>
              </w:rPr>
              <w:t>10</w:t>
            </w:r>
            <w:r>
              <w:rPr>
                <w:noProof/>
                <w:webHidden/>
              </w:rPr>
              <w:fldChar w:fldCharType="end"/>
            </w:r>
          </w:hyperlink>
        </w:p>
        <w:p w14:paraId="7EE39AF2" w14:textId="7FFA0C12" w:rsidR="00D8652E" w:rsidRDefault="00D8652E">
          <w:pPr>
            <w:pStyle w:val="TOC2"/>
            <w:tabs>
              <w:tab w:val="right" w:leader="dot" w:pos="9628"/>
            </w:tabs>
            <w:rPr>
              <w:rFonts w:cstheme="minorBidi"/>
              <w:noProof/>
              <w:kern w:val="2"/>
              <w:sz w:val="24"/>
              <w:szCs w:val="24"/>
              <w:lang w:val="en-GB" w:eastAsia="zh-CN"/>
              <w14:ligatures w14:val="standardContextual"/>
            </w:rPr>
          </w:pPr>
          <w:hyperlink w:anchor="_Toc204958876" w:history="1">
            <w:r w:rsidRPr="0058640B">
              <w:rPr>
                <w:rStyle w:val="Hyperlink"/>
                <w:bCs/>
                <w:noProof/>
              </w:rPr>
              <w:t xml:space="preserve">Figure </w:t>
            </w:r>
            <w:r w:rsidRPr="0058640B">
              <w:rPr>
                <w:rStyle w:val="Hyperlink"/>
                <w:noProof/>
              </w:rPr>
              <w:t>S9: Nominal P-value threshold for determining TensorQTL cis-eVariants</w:t>
            </w:r>
            <w:r>
              <w:rPr>
                <w:noProof/>
                <w:webHidden/>
              </w:rPr>
              <w:tab/>
            </w:r>
            <w:r>
              <w:rPr>
                <w:noProof/>
                <w:webHidden/>
              </w:rPr>
              <w:fldChar w:fldCharType="begin"/>
            </w:r>
            <w:r>
              <w:rPr>
                <w:noProof/>
                <w:webHidden/>
              </w:rPr>
              <w:instrText xml:space="preserve"> PAGEREF _Toc204958876 \h </w:instrText>
            </w:r>
            <w:r>
              <w:rPr>
                <w:noProof/>
                <w:webHidden/>
              </w:rPr>
            </w:r>
            <w:r>
              <w:rPr>
                <w:noProof/>
                <w:webHidden/>
              </w:rPr>
              <w:fldChar w:fldCharType="separate"/>
            </w:r>
            <w:r>
              <w:rPr>
                <w:noProof/>
                <w:webHidden/>
              </w:rPr>
              <w:t>11</w:t>
            </w:r>
            <w:r>
              <w:rPr>
                <w:noProof/>
                <w:webHidden/>
              </w:rPr>
              <w:fldChar w:fldCharType="end"/>
            </w:r>
          </w:hyperlink>
        </w:p>
        <w:p w14:paraId="7CBC41BB" w14:textId="4C75D7D8" w:rsidR="00D8652E" w:rsidRDefault="00D8652E">
          <w:pPr>
            <w:pStyle w:val="TOC2"/>
            <w:tabs>
              <w:tab w:val="right" w:leader="dot" w:pos="9628"/>
            </w:tabs>
            <w:rPr>
              <w:rFonts w:cstheme="minorBidi"/>
              <w:noProof/>
              <w:kern w:val="2"/>
              <w:sz w:val="24"/>
              <w:szCs w:val="24"/>
              <w:lang w:val="en-GB" w:eastAsia="zh-CN"/>
              <w14:ligatures w14:val="standardContextual"/>
            </w:rPr>
          </w:pPr>
          <w:hyperlink w:anchor="_Toc204958877" w:history="1">
            <w:r w:rsidRPr="0058640B">
              <w:rPr>
                <w:rStyle w:val="Hyperlink"/>
                <w:noProof/>
              </w:rPr>
              <w:t xml:space="preserve">Figure S10: Distribution of absolute effect size (slope) values of top </w:t>
            </w:r>
            <w:r w:rsidRPr="0058640B">
              <w:rPr>
                <w:rStyle w:val="Hyperlink"/>
                <w:i/>
                <w:iCs/>
                <w:noProof/>
              </w:rPr>
              <w:t>cis</w:t>
            </w:r>
            <w:r w:rsidRPr="0058640B">
              <w:rPr>
                <w:rStyle w:val="Hyperlink"/>
                <w:noProof/>
              </w:rPr>
              <w:t>-eQTLs (</w:t>
            </w:r>
            <w:r w:rsidRPr="0058640B">
              <w:rPr>
                <w:rStyle w:val="Hyperlink"/>
                <w:i/>
                <w:iCs/>
                <w:noProof/>
              </w:rPr>
              <w:t>P</w:t>
            </w:r>
            <w:r w:rsidRPr="0058640B">
              <w:rPr>
                <w:rStyle w:val="Hyperlink"/>
                <w:noProof/>
                <w:vertAlign w:val="subscript"/>
              </w:rPr>
              <w:t>adj.</w:t>
            </w:r>
            <w:r w:rsidRPr="0058640B">
              <w:rPr>
                <w:rStyle w:val="Hyperlink"/>
                <w:noProof/>
              </w:rPr>
              <w:t xml:space="preserve"> &lt; 0.1) identified in each timepoint.</w:t>
            </w:r>
            <w:r>
              <w:rPr>
                <w:noProof/>
                <w:webHidden/>
              </w:rPr>
              <w:tab/>
            </w:r>
            <w:r>
              <w:rPr>
                <w:noProof/>
                <w:webHidden/>
              </w:rPr>
              <w:fldChar w:fldCharType="begin"/>
            </w:r>
            <w:r>
              <w:rPr>
                <w:noProof/>
                <w:webHidden/>
              </w:rPr>
              <w:instrText xml:space="preserve"> PAGEREF _Toc204958877 \h </w:instrText>
            </w:r>
            <w:r>
              <w:rPr>
                <w:noProof/>
                <w:webHidden/>
              </w:rPr>
            </w:r>
            <w:r>
              <w:rPr>
                <w:noProof/>
                <w:webHidden/>
              </w:rPr>
              <w:fldChar w:fldCharType="separate"/>
            </w:r>
            <w:r>
              <w:rPr>
                <w:noProof/>
                <w:webHidden/>
              </w:rPr>
              <w:t>12</w:t>
            </w:r>
            <w:r>
              <w:rPr>
                <w:noProof/>
                <w:webHidden/>
              </w:rPr>
              <w:fldChar w:fldCharType="end"/>
            </w:r>
          </w:hyperlink>
        </w:p>
        <w:p w14:paraId="5D32919A" w14:textId="2355E105" w:rsidR="00D8652E" w:rsidRDefault="00D8652E">
          <w:pPr>
            <w:pStyle w:val="TOC2"/>
            <w:tabs>
              <w:tab w:val="right" w:leader="dot" w:pos="9628"/>
            </w:tabs>
            <w:rPr>
              <w:rFonts w:cstheme="minorBidi"/>
              <w:noProof/>
              <w:kern w:val="2"/>
              <w:sz w:val="24"/>
              <w:szCs w:val="24"/>
              <w:lang w:val="en-GB" w:eastAsia="zh-CN"/>
              <w14:ligatures w14:val="standardContextual"/>
            </w:rPr>
          </w:pPr>
          <w:hyperlink w:anchor="_Toc204958878" w:history="1">
            <w:r w:rsidRPr="0058640B">
              <w:rPr>
                <w:rStyle w:val="Hyperlink"/>
                <w:noProof/>
              </w:rPr>
              <w:t>Figure S11: Effect size comparison of cis-eQTLs and matched variant-gene pairs identified in the INTERVAL cohort.</w:t>
            </w:r>
            <w:r>
              <w:rPr>
                <w:noProof/>
                <w:webHidden/>
              </w:rPr>
              <w:tab/>
            </w:r>
            <w:r>
              <w:rPr>
                <w:noProof/>
                <w:webHidden/>
              </w:rPr>
              <w:fldChar w:fldCharType="begin"/>
            </w:r>
            <w:r>
              <w:rPr>
                <w:noProof/>
                <w:webHidden/>
              </w:rPr>
              <w:instrText xml:space="preserve"> PAGEREF _Toc204958878 \h </w:instrText>
            </w:r>
            <w:r>
              <w:rPr>
                <w:noProof/>
                <w:webHidden/>
              </w:rPr>
            </w:r>
            <w:r>
              <w:rPr>
                <w:noProof/>
                <w:webHidden/>
              </w:rPr>
              <w:fldChar w:fldCharType="separate"/>
            </w:r>
            <w:r>
              <w:rPr>
                <w:noProof/>
                <w:webHidden/>
              </w:rPr>
              <w:t>13</w:t>
            </w:r>
            <w:r>
              <w:rPr>
                <w:noProof/>
                <w:webHidden/>
              </w:rPr>
              <w:fldChar w:fldCharType="end"/>
            </w:r>
          </w:hyperlink>
        </w:p>
        <w:p w14:paraId="7808A5B9" w14:textId="72F65AA6" w:rsidR="00D8652E" w:rsidRDefault="00D8652E">
          <w:pPr>
            <w:pStyle w:val="TOC2"/>
            <w:tabs>
              <w:tab w:val="right" w:leader="dot" w:pos="9628"/>
            </w:tabs>
            <w:rPr>
              <w:rFonts w:cstheme="minorBidi"/>
              <w:noProof/>
              <w:kern w:val="2"/>
              <w:sz w:val="24"/>
              <w:szCs w:val="24"/>
              <w:lang w:val="en-GB" w:eastAsia="zh-CN"/>
              <w14:ligatures w14:val="standardContextual"/>
            </w:rPr>
          </w:pPr>
          <w:hyperlink w:anchor="_Toc204958879" w:history="1">
            <w:r w:rsidRPr="0058640B">
              <w:rPr>
                <w:rStyle w:val="Hyperlink"/>
                <w:bCs/>
                <w:noProof/>
              </w:rPr>
              <w:t xml:space="preserve">Figure </w:t>
            </w:r>
            <w:r w:rsidRPr="0058640B">
              <w:rPr>
                <w:rStyle w:val="Hyperlink"/>
                <w:noProof/>
              </w:rPr>
              <w:t xml:space="preserve">S12: Re-estimation of </w:t>
            </w:r>
            <w:r w:rsidRPr="0058640B">
              <w:rPr>
                <w:rStyle w:val="Hyperlink"/>
                <w:i/>
                <w:iCs/>
                <w:noProof/>
              </w:rPr>
              <w:t>cis</w:t>
            </w:r>
            <w:r w:rsidRPr="0058640B">
              <w:rPr>
                <w:rStyle w:val="Hyperlink"/>
                <w:noProof/>
              </w:rPr>
              <w:t>-eQTL effect sizes and standard error estimates using mashr.</w:t>
            </w:r>
            <w:r>
              <w:rPr>
                <w:noProof/>
                <w:webHidden/>
              </w:rPr>
              <w:tab/>
            </w:r>
            <w:r>
              <w:rPr>
                <w:noProof/>
                <w:webHidden/>
              </w:rPr>
              <w:fldChar w:fldCharType="begin"/>
            </w:r>
            <w:r>
              <w:rPr>
                <w:noProof/>
                <w:webHidden/>
              </w:rPr>
              <w:instrText xml:space="preserve"> PAGEREF _Toc204958879 \h </w:instrText>
            </w:r>
            <w:r>
              <w:rPr>
                <w:noProof/>
                <w:webHidden/>
              </w:rPr>
            </w:r>
            <w:r>
              <w:rPr>
                <w:noProof/>
                <w:webHidden/>
              </w:rPr>
              <w:fldChar w:fldCharType="separate"/>
            </w:r>
            <w:r>
              <w:rPr>
                <w:noProof/>
                <w:webHidden/>
              </w:rPr>
              <w:t>14</w:t>
            </w:r>
            <w:r>
              <w:rPr>
                <w:noProof/>
                <w:webHidden/>
              </w:rPr>
              <w:fldChar w:fldCharType="end"/>
            </w:r>
          </w:hyperlink>
        </w:p>
        <w:p w14:paraId="7ECA8FCE" w14:textId="5DCE1BE8" w:rsidR="00D8652E" w:rsidRDefault="00D8652E">
          <w:pPr>
            <w:pStyle w:val="TOC2"/>
            <w:tabs>
              <w:tab w:val="right" w:leader="dot" w:pos="9628"/>
            </w:tabs>
            <w:rPr>
              <w:rFonts w:cstheme="minorBidi"/>
              <w:noProof/>
              <w:kern w:val="2"/>
              <w:sz w:val="24"/>
              <w:szCs w:val="24"/>
              <w:lang w:val="en-GB" w:eastAsia="zh-CN"/>
              <w14:ligatures w14:val="standardContextual"/>
            </w:rPr>
          </w:pPr>
          <w:hyperlink w:anchor="_Toc204958880" w:history="1">
            <w:r w:rsidRPr="0058640B">
              <w:rPr>
                <w:rStyle w:val="Hyperlink"/>
                <w:bCs/>
                <w:noProof/>
              </w:rPr>
              <w:t xml:space="preserve">Figure </w:t>
            </w:r>
            <w:r w:rsidRPr="0058640B">
              <w:rPr>
                <w:rStyle w:val="Hyperlink"/>
                <w:noProof/>
              </w:rPr>
              <w:t xml:space="preserve">S13: </w:t>
            </w:r>
            <w:r w:rsidRPr="0058640B">
              <w:rPr>
                <w:rStyle w:val="Hyperlink"/>
                <w:rFonts w:eastAsiaTheme="minorHAnsi" w:cstheme="minorHAnsi"/>
                <w:noProof/>
              </w:rPr>
              <w:t xml:space="preserve">Effect size comparison of </w:t>
            </w:r>
            <w:r w:rsidRPr="0058640B">
              <w:rPr>
                <w:rStyle w:val="Hyperlink"/>
                <w:rFonts w:eastAsiaTheme="minorHAnsi" w:cstheme="minorHAnsi"/>
                <w:i/>
                <w:iCs/>
                <w:noProof/>
              </w:rPr>
              <w:t>cis</w:t>
            </w:r>
            <w:r w:rsidRPr="0058640B">
              <w:rPr>
                <w:rStyle w:val="Hyperlink"/>
                <w:rFonts w:eastAsiaTheme="minorHAnsi" w:cstheme="minorHAnsi"/>
                <w:noProof/>
              </w:rPr>
              <w:t>-eQTLs after mashr analysis to matched variant-gene pairs identified in the INTERVAL cohort</w:t>
            </w:r>
            <w:r w:rsidRPr="0058640B">
              <w:rPr>
                <w:rStyle w:val="Hyperlink"/>
                <w:noProof/>
              </w:rPr>
              <w:t>.</w:t>
            </w:r>
            <w:r>
              <w:rPr>
                <w:noProof/>
                <w:webHidden/>
              </w:rPr>
              <w:tab/>
            </w:r>
            <w:r>
              <w:rPr>
                <w:noProof/>
                <w:webHidden/>
              </w:rPr>
              <w:fldChar w:fldCharType="begin"/>
            </w:r>
            <w:r>
              <w:rPr>
                <w:noProof/>
                <w:webHidden/>
              </w:rPr>
              <w:instrText xml:space="preserve"> PAGEREF _Toc204958880 \h </w:instrText>
            </w:r>
            <w:r>
              <w:rPr>
                <w:noProof/>
                <w:webHidden/>
              </w:rPr>
            </w:r>
            <w:r>
              <w:rPr>
                <w:noProof/>
                <w:webHidden/>
              </w:rPr>
              <w:fldChar w:fldCharType="separate"/>
            </w:r>
            <w:r>
              <w:rPr>
                <w:noProof/>
                <w:webHidden/>
              </w:rPr>
              <w:t>15</w:t>
            </w:r>
            <w:r>
              <w:rPr>
                <w:noProof/>
                <w:webHidden/>
              </w:rPr>
              <w:fldChar w:fldCharType="end"/>
            </w:r>
          </w:hyperlink>
        </w:p>
        <w:p w14:paraId="3BFBDDBA" w14:textId="02661202" w:rsidR="00D8652E" w:rsidRDefault="00D8652E">
          <w:pPr>
            <w:pStyle w:val="TOC2"/>
            <w:tabs>
              <w:tab w:val="right" w:leader="dot" w:pos="9628"/>
            </w:tabs>
            <w:rPr>
              <w:rFonts w:cstheme="minorBidi"/>
              <w:noProof/>
              <w:kern w:val="2"/>
              <w:sz w:val="24"/>
              <w:szCs w:val="24"/>
              <w:lang w:val="en-GB" w:eastAsia="zh-CN"/>
              <w14:ligatures w14:val="standardContextual"/>
            </w:rPr>
          </w:pPr>
          <w:hyperlink w:anchor="_Toc204958881" w:history="1">
            <w:r w:rsidRPr="0058640B">
              <w:rPr>
                <w:rStyle w:val="Hyperlink"/>
                <w:bCs/>
                <w:noProof/>
              </w:rPr>
              <w:t xml:space="preserve">Figure </w:t>
            </w:r>
            <w:r w:rsidRPr="0058640B">
              <w:rPr>
                <w:rStyle w:val="Hyperlink"/>
                <w:noProof/>
              </w:rPr>
              <w:t>S14: Simulation of known cell type proportions using the Simbu R/Bioconductor R package based on pseudo-bulk RNA-seq data.</w:t>
            </w:r>
            <w:r>
              <w:rPr>
                <w:noProof/>
                <w:webHidden/>
              </w:rPr>
              <w:tab/>
            </w:r>
            <w:r>
              <w:rPr>
                <w:noProof/>
                <w:webHidden/>
              </w:rPr>
              <w:fldChar w:fldCharType="begin"/>
            </w:r>
            <w:r>
              <w:rPr>
                <w:noProof/>
                <w:webHidden/>
              </w:rPr>
              <w:instrText xml:space="preserve"> PAGEREF _Toc204958881 \h </w:instrText>
            </w:r>
            <w:r>
              <w:rPr>
                <w:noProof/>
                <w:webHidden/>
              </w:rPr>
            </w:r>
            <w:r>
              <w:rPr>
                <w:noProof/>
                <w:webHidden/>
              </w:rPr>
              <w:fldChar w:fldCharType="separate"/>
            </w:r>
            <w:r>
              <w:rPr>
                <w:noProof/>
                <w:webHidden/>
              </w:rPr>
              <w:t>16</w:t>
            </w:r>
            <w:r>
              <w:rPr>
                <w:noProof/>
                <w:webHidden/>
              </w:rPr>
              <w:fldChar w:fldCharType="end"/>
            </w:r>
          </w:hyperlink>
        </w:p>
        <w:p w14:paraId="48760734" w14:textId="068C91F8" w:rsidR="00D8652E" w:rsidRDefault="00D8652E">
          <w:pPr>
            <w:pStyle w:val="TOC2"/>
            <w:tabs>
              <w:tab w:val="right" w:leader="dot" w:pos="9628"/>
            </w:tabs>
            <w:rPr>
              <w:rFonts w:cstheme="minorBidi"/>
              <w:noProof/>
              <w:kern w:val="2"/>
              <w:sz w:val="24"/>
              <w:szCs w:val="24"/>
              <w:lang w:val="en-GB" w:eastAsia="zh-CN"/>
              <w14:ligatures w14:val="standardContextual"/>
            </w:rPr>
          </w:pPr>
          <w:hyperlink w:anchor="_Toc204958882" w:history="1">
            <w:r w:rsidRPr="0058640B">
              <w:rPr>
                <w:rStyle w:val="Hyperlink"/>
                <w:bCs/>
                <w:noProof/>
              </w:rPr>
              <w:t xml:space="preserve">Figure </w:t>
            </w:r>
            <w:r w:rsidRPr="0058640B">
              <w:rPr>
                <w:rStyle w:val="Hyperlink"/>
                <w:noProof/>
              </w:rPr>
              <w:t>S15: Deconvolution performance of NNLS, MuSiC and Bisque with and without marker genes</w:t>
            </w:r>
            <w:r>
              <w:rPr>
                <w:noProof/>
                <w:webHidden/>
              </w:rPr>
              <w:tab/>
            </w:r>
            <w:r>
              <w:rPr>
                <w:noProof/>
                <w:webHidden/>
              </w:rPr>
              <w:fldChar w:fldCharType="begin"/>
            </w:r>
            <w:r>
              <w:rPr>
                <w:noProof/>
                <w:webHidden/>
              </w:rPr>
              <w:instrText xml:space="preserve"> PAGEREF _Toc204958882 \h </w:instrText>
            </w:r>
            <w:r>
              <w:rPr>
                <w:noProof/>
                <w:webHidden/>
              </w:rPr>
            </w:r>
            <w:r>
              <w:rPr>
                <w:noProof/>
                <w:webHidden/>
              </w:rPr>
              <w:fldChar w:fldCharType="separate"/>
            </w:r>
            <w:r>
              <w:rPr>
                <w:noProof/>
                <w:webHidden/>
              </w:rPr>
              <w:t>17</w:t>
            </w:r>
            <w:r>
              <w:rPr>
                <w:noProof/>
                <w:webHidden/>
              </w:rPr>
              <w:fldChar w:fldCharType="end"/>
            </w:r>
          </w:hyperlink>
        </w:p>
        <w:p w14:paraId="72FF3F89" w14:textId="7BC1087F" w:rsidR="00D8652E" w:rsidRDefault="00D8652E">
          <w:pPr>
            <w:pStyle w:val="TOC2"/>
            <w:tabs>
              <w:tab w:val="right" w:leader="dot" w:pos="9628"/>
            </w:tabs>
            <w:rPr>
              <w:rFonts w:cstheme="minorBidi"/>
              <w:noProof/>
              <w:kern w:val="2"/>
              <w:sz w:val="24"/>
              <w:szCs w:val="24"/>
              <w:lang w:val="en-GB" w:eastAsia="zh-CN"/>
              <w14:ligatures w14:val="standardContextual"/>
            </w:rPr>
          </w:pPr>
          <w:hyperlink w:anchor="_Toc204958883" w:history="1">
            <w:r w:rsidRPr="0058640B">
              <w:rPr>
                <w:rStyle w:val="Hyperlink"/>
                <w:bCs/>
                <w:noProof/>
              </w:rPr>
              <w:t xml:space="preserve">Figure </w:t>
            </w:r>
            <w:r w:rsidRPr="0058640B">
              <w:rPr>
                <w:rStyle w:val="Hyperlink"/>
                <w:noProof/>
              </w:rPr>
              <w:t>S16: Deconvolution performance of CIBERSORT with various normalisation strategies applied to the genes in the signature matrix and pseudo-bulk RNA-seq data</w:t>
            </w:r>
            <w:r>
              <w:rPr>
                <w:noProof/>
                <w:webHidden/>
              </w:rPr>
              <w:tab/>
            </w:r>
            <w:r>
              <w:rPr>
                <w:noProof/>
                <w:webHidden/>
              </w:rPr>
              <w:fldChar w:fldCharType="begin"/>
            </w:r>
            <w:r>
              <w:rPr>
                <w:noProof/>
                <w:webHidden/>
              </w:rPr>
              <w:instrText xml:space="preserve"> PAGEREF _Toc204958883 \h </w:instrText>
            </w:r>
            <w:r>
              <w:rPr>
                <w:noProof/>
                <w:webHidden/>
              </w:rPr>
            </w:r>
            <w:r>
              <w:rPr>
                <w:noProof/>
                <w:webHidden/>
              </w:rPr>
              <w:fldChar w:fldCharType="separate"/>
            </w:r>
            <w:r>
              <w:rPr>
                <w:noProof/>
                <w:webHidden/>
              </w:rPr>
              <w:t>18</w:t>
            </w:r>
            <w:r>
              <w:rPr>
                <w:noProof/>
                <w:webHidden/>
              </w:rPr>
              <w:fldChar w:fldCharType="end"/>
            </w:r>
          </w:hyperlink>
        </w:p>
        <w:p w14:paraId="45356F51" w14:textId="5914116D" w:rsidR="00D8652E" w:rsidRDefault="00D8652E">
          <w:pPr>
            <w:pStyle w:val="TOC2"/>
            <w:tabs>
              <w:tab w:val="right" w:leader="dot" w:pos="9628"/>
            </w:tabs>
            <w:rPr>
              <w:rFonts w:cstheme="minorBidi"/>
              <w:noProof/>
              <w:kern w:val="2"/>
              <w:sz w:val="24"/>
              <w:szCs w:val="24"/>
              <w:lang w:val="en-GB" w:eastAsia="zh-CN"/>
              <w14:ligatures w14:val="standardContextual"/>
            </w:rPr>
          </w:pPr>
          <w:hyperlink w:anchor="_Toc204958884" w:history="1">
            <w:r w:rsidRPr="0058640B">
              <w:rPr>
                <w:rStyle w:val="Hyperlink"/>
                <w:bCs/>
                <w:noProof/>
              </w:rPr>
              <w:t xml:space="preserve">Figure </w:t>
            </w:r>
            <w:r w:rsidRPr="0058640B">
              <w:rPr>
                <w:rStyle w:val="Hyperlink"/>
                <w:noProof/>
              </w:rPr>
              <w:t>S17: Deconvolution performance of each cell type using CIBERSORT with raw unnormalized signature matrix and CPM-normalised pseudo-bulk RNA-seq data</w:t>
            </w:r>
            <w:r>
              <w:rPr>
                <w:noProof/>
                <w:webHidden/>
              </w:rPr>
              <w:tab/>
            </w:r>
            <w:r>
              <w:rPr>
                <w:noProof/>
                <w:webHidden/>
              </w:rPr>
              <w:fldChar w:fldCharType="begin"/>
            </w:r>
            <w:r>
              <w:rPr>
                <w:noProof/>
                <w:webHidden/>
              </w:rPr>
              <w:instrText xml:space="preserve"> PAGEREF _Toc204958884 \h </w:instrText>
            </w:r>
            <w:r>
              <w:rPr>
                <w:noProof/>
                <w:webHidden/>
              </w:rPr>
            </w:r>
            <w:r>
              <w:rPr>
                <w:noProof/>
                <w:webHidden/>
              </w:rPr>
              <w:fldChar w:fldCharType="separate"/>
            </w:r>
            <w:r>
              <w:rPr>
                <w:noProof/>
                <w:webHidden/>
              </w:rPr>
              <w:t>19</w:t>
            </w:r>
            <w:r>
              <w:rPr>
                <w:noProof/>
                <w:webHidden/>
              </w:rPr>
              <w:fldChar w:fldCharType="end"/>
            </w:r>
          </w:hyperlink>
        </w:p>
        <w:p w14:paraId="2DFC5CB4" w14:textId="3DE5797C" w:rsidR="00D8652E" w:rsidRDefault="00D8652E">
          <w:pPr>
            <w:pStyle w:val="TOC1"/>
            <w:tabs>
              <w:tab w:val="right" w:leader="dot" w:pos="9628"/>
            </w:tabs>
            <w:rPr>
              <w:rFonts w:cstheme="minorBidi"/>
              <w:noProof/>
              <w:kern w:val="2"/>
              <w:sz w:val="24"/>
              <w:szCs w:val="24"/>
              <w:lang w:val="en-GB" w:eastAsia="zh-CN"/>
              <w14:ligatures w14:val="standardContextual"/>
            </w:rPr>
          </w:pPr>
          <w:hyperlink w:anchor="_Toc204958885" w:history="1">
            <w:r w:rsidRPr="0058640B">
              <w:rPr>
                <w:rStyle w:val="Hyperlink"/>
                <w:noProof/>
              </w:rPr>
              <w:t>Supplementary Notes</w:t>
            </w:r>
            <w:r>
              <w:rPr>
                <w:noProof/>
                <w:webHidden/>
              </w:rPr>
              <w:tab/>
            </w:r>
            <w:r>
              <w:rPr>
                <w:noProof/>
                <w:webHidden/>
              </w:rPr>
              <w:fldChar w:fldCharType="begin"/>
            </w:r>
            <w:r>
              <w:rPr>
                <w:noProof/>
                <w:webHidden/>
              </w:rPr>
              <w:instrText xml:space="preserve"> PAGEREF _Toc204958885 \h </w:instrText>
            </w:r>
            <w:r>
              <w:rPr>
                <w:noProof/>
                <w:webHidden/>
              </w:rPr>
            </w:r>
            <w:r>
              <w:rPr>
                <w:noProof/>
                <w:webHidden/>
              </w:rPr>
              <w:fldChar w:fldCharType="separate"/>
            </w:r>
            <w:r>
              <w:rPr>
                <w:noProof/>
                <w:webHidden/>
              </w:rPr>
              <w:t>20</w:t>
            </w:r>
            <w:r>
              <w:rPr>
                <w:noProof/>
                <w:webHidden/>
              </w:rPr>
              <w:fldChar w:fldCharType="end"/>
            </w:r>
          </w:hyperlink>
        </w:p>
        <w:p w14:paraId="457D3CE8" w14:textId="68CB2004" w:rsidR="00D8652E" w:rsidRDefault="00D8652E">
          <w:pPr>
            <w:pStyle w:val="TOC2"/>
            <w:tabs>
              <w:tab w:val="right" w:leader="dot" w:pos="9628"/>
            </w:tabs>
            <w:rPr>
              <w:rFonts w:cstheme="minorBidi"/>
              <w:noProof/>
              <w:kern w:val="2"/>
              <w:sz w:val="24"/>
              <w:szCs w:val="24"/>
              <w:lang w:val="en-GB" w:eastAsia="zh-CN"/>
              <w14:ligatures w14:val="standardContextual"/>
            </w:rPr>
          </w:pPr>
          <w:hyperlink w:anchor="_Toc204958886" w:history="1">
            <w:r w:rsidRPr="0058640B">
              <w:rPr>
                <w:rStyle w:val="Hyperlink"/>
                <w:noProof/>
              </w:rPr>
              <w:t>Supplementary Note 1: Benchmarking deconvolution algorithms</w:t>
            </w:r>
            <w:r>
              <w:rPr>
                <w:noProof/>
                <w:webHidden/>
              </w:rPr>
              <w:tab/>
            </w:r>
            <w:r>
              <w:rPr>
                <w:noProof/>
                <w:webHidden/>
              </w:rPr>
              <w:fldChar w:fldCharType="begin"/>
            </w:r>
            <w:r>
              <w:rPr>
                <w:noProof/>
                <w:webHidden/>
              </w:rPr>
              <w:instrText xml:space="preserve"> PAGEREF _Toc204958886 \h </w:instrText>
            </w:r>
            <w:r>
              <w:rPr>
                <w:noProof/>
                <w:webHidden/>
              </w:rPr>
            </w:r>
            <w:r>
              <w:rPr>
                <w:noProof/>
                <w:webHidden/>
              </w:rPr>
              <w:fldChar w:fldCharType="separate"/>
            </w:r>
            <w:r>
              <w:rPr>
                <w:noProof/>
                <w:webHidden/>
              </w:rPr>
              <w:t>20</w:t>
            </w:r>
            <w:r>
              <w:rPr>
                <w:noProof/>
                <w:webHidden/>
              </w:rPr>
              <w:fldChar w:fldCharType="end"/>
            </w:r>
          </w:hyperlink>
        </w:p>
        <w:p w14:paraId="7096701D" w14:textId="1005C96F" w:rsidR="00D8652E" w:rsidRDefault="00D8652E">
          <w:pPr>
            <w:pStyle w:val="TOC1"/>
            <w:tabs>
              <w:tab w:val="right" w:leader="dot" w:pos="9628"/>
            </w:tabs>
            <w:rPr>
              <w:rFonts w:cstheme="minorBidi"/>
              <w:noProof/>
              <w:kern w:val="2"/>
              <w:sz w:val="24"/>
              <w:szCs w:val="24"/>
              <w:lang w:val="en-GB" w:eastAsia="zh-CN"/>
              <w14:ligatures w14:val="standardContextual"/>
            </w:rPr>
          </w:pPr>
          <w:hyperlink w:anchor="_Toc204958887" w:history="1">
            <w:r w:rsidRPr="0058640B">
              <w:rPr>
                <w:rStyle w:val="Hyperlink"/>
                <w:noProof/>
              </w:rPr>
              <w:t>Supplemental References</w:t>
            </w:r>
            <w:r>
              <w:rPr>
                <w:noProof/>
                <w:webHidden/>
              </w:rPr>
              <w:tab/>
            </w:r>
            <w:r>
              <w:rPr>
                <w:noProof/>
                <w:webHidden/>
              </w:rPr>
              <w:fldChar w:fldCharType="begin"/>
            </w:r>
            <w:r>
              <w:rPr>
                <w:noProof/>
                <w:webHidden/>
              </w:rPr>
              <w:instrText xml:space="preserve"> PAGEREF _Toc204958887 \h </w:instrText>
            </w:r>
            <w:r>
              <w:rPr>
                <w:noProof/>
                <w:webHidden/>
              </w:rPr>
            </w:r>
            <w:r>
              <w:rPr>
                <w:noProof/>
                <w:webHidden/>
              </w:rPr>
              <w:fldChar w:fldCharType="separate"/>
            </w:r>
            <w:r>
              <w:rPr>
                <w:noProof/>
                <w:webHidden/>
              </w:rPr>
              <w:t>21</w:t>
            </w:r>
            <w:r>
              <w:rPr>
                <w:noProof/>
                <w:webHidden/>
              </w:rPr>
              <w:fldChar w:fldCharType="end"/>
            </w:r>
          </w:hyperlink>
        </w:p>
        <w:p w14:paraId="22F52CD1" w14:textId="569E9F62" w:rsidR="00D5501E" w:rsidRPr="00246960" w:rsidRDefault="00D5501E" w:rsidP="00D5501E">
          <w:pPr>
            <w:spacing w:line="480" w:lineRule="auto"/>
          </w:pPr>
          <w:r w:rsidRPr="0026307D">
            <w:rPr>
              <w:b/>
              <w:bCs/>
            </w:rPr>
            <w:fldChar w:fldCharType="end"/>
          </w:r>
        </w:p>
      </w:sdtContent>
    </w:sdt>
    <w:p w14:paraId="15225167" w14:textId="77777777" w:rsidR="001E287C" w:rsidRPr="00246960" w:rsidRDefault="001E287C" w:rsidP="00C71F09">
      <w:pPr>
        <w:spacing w:line="360" w:lineRule="auto"/>
        <w:rPr>
          <w:rFonts w:cs="Times New Roman"/>
          <w:szCs w:val="24"/>
          <w:shd w:val="clear" w:color="auto" w:fill="FFFFFF"/>
        </w:rPr>
      </w:pPr>
    </w:p>
    <w:p w14:paraId="7D66101A" w14:textId="77777777" w:rsidR="001E287C" w:rsidRPr="0026307D" w:rsidRDefault="001E287C" w:rsidP="00C71F09">
      <w:pPr>
        <w:spacing w:line="360" w:lineRule="auto"/>
        <w:rPr>
          <w:rFonts w:cs="Times New Roman"/>
          <w:szCs w:val="24"/>
          <w:shd w:val="clear" w:color="auto" w:fill="FFFFFF"/>
        </w:rPr>
      </w:pPr>
    </w:p>
    <w:p w14:paraId="6DF6D0C8" w14:textId="77777777" w:rsidR="001E287C" w:rsidRPr="0026307D" w:rsidRDefault="001E287C" w:rsidP="00C71F09">
      <w:pPr>
        <w:spacing w:line="360" w:lineRule="auto"/>
        <w:rPr>
          <w:rFonts w:cs="Times New Roman"/>
          <w:szCs w:val="24"/>
          <w:shd w:val="clear" w:color="auto" w:fill="FFFFFF"/>
        </w:rPr>
      </w:pPr>
    </w:p>
    <w:p w14:paraId="245C1FA8" w14:textId="0BB3BF19" w:rsidR="001E287C" w:rsidRPr="0026307D" w:rsidRDefault="00C46C35" w:rsidP="00C46C35">
      <w:pPr>
        <w:pStyle w:val="Heading1"/>
      </w:pPr>
      <w:bookmarkStart w:id="3" w:name="_Toc204958867"/>
      <w:r>
        <w:lastRenderedPageBreak/>
        <w:t>Supplementary Figures</w:t>
      </w:r>
      <w:bookmarkEnd w:id="3"/>
    </w:p>
    <w:bookmarkEnd w:id="0"/>
    <w:p w14:paraId="69D09904" w14:textId="0856C8EE" w:rsidR="00C71F09" w:rsidRPr="00246960" w:rsidRDefault="0084428C" w:rsidP="0026307D">
      <w:pPr>
        <w:spacing w:after="240" w:line="240" w:lineRule="auto"/>
        <w:jc w:val="center"/>
      </w:pPr>
      <w:r>
        <w:rPr>
          <w:noProof/>
          <w14:ligatures w14:val="standardContextual"/>
        </w:rPr>
        <w:drawing>
          <wp:inline distT="0" distB="0" distL="0" distR="0" wp14:anchorId="657ABFBD" wp14:editId="28D13F99">
            <wp:extent cx="6120130" cy="6382385"/>
            <wp:effectExtent l="0" t="0" r="0" b="0"/>
            <wp:docPr id="63530761"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30761" name="Picture 1" descr="A screenshot of a graph&#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20130" cy="6382385"/>
                    </a:xfrm>
                    <a:prstGeom prst="rect">
                      <a:avLst/>
                    </a:prstGeom>
                  </pic:spPr>
                </pic:pic>
              </a:graphicData>
            </a:graphic>
          </wp:inline>
        </w:drawing>
      </w:r>
    </w:p>
    <w:p w14:paraId="074EFC2C" w14:textId="06A619CE" w:rsidR="00FE3889" w:rsidRPr="00FE3889" w:rsidRDefault="00C46C35" w:rsidP="00D6688A">
      <w:pPr>
        <w:pStyle w:val="Heading2"/>
        <w:jc w:val="both"/>
      </w:pPr>
      <w:bookmarkStart w:id="4" w:name="_Toc204958868"/>
      <w:r w:rsidRPr="00C46C35">
        <w:rPr>
          <w:rStyle w:val="Heading1Char"/>
          <w:b/>
          <w:bCs/>
          <w:color w:val="auto"/>
          <w:sz w:val="24"/>
          <w:szCs w:val="26"/>
        </w:rPr>
        <w:t xml:space="preserve">Figure </w:t>
      </w:r>
      <w:r w:rsidR="0032609B" w:rsidRPr="00FE3889">
        <w:rPr>
          <w:rStyle w:val="Heading1Char"/>
          <w:b/>
          <w:color w:val="auto"/>
          <w:sz w:val="24"/>
          <w:szCs w:val="26"/>
        </w:rPr>
        <w:t>S</w:t>
      </w:r>
      <w:r w:rsidR="00A66EB6" w:rsidRPr="00FE3889">
        <w:rPr>
          <w:rStyle w:val="Heading1Char"/>
          <w:b/>
          <w:color w:val="auto"/>
          <w:sz w:val="24"/>
          <w:szCs w:val="26"/>
        </w:rPr>
        <w:t>1: Sample metadata information</w:t>
      </w:r>
      <w:r w:rsidR="00FE3889" w:rsidRPr="00FE3889">
        <w:t>.</w:t>
      </w:r>
      <w:bookmarkEnd w:id="4"/>
    </w:p>
    <w:p w14:paraId="7D6EEFD1" w14:textId="37D2EE93" w:rsidR="0032609B" w:rsidRPr="00246960" w:rsidRDefault="00A66EB6" w:rsidP="00C46C35">
      <w:pPr>
        <w:pStyle w:val="Figurelegend"/>
        <w:spacing w:line="276" w:lineRule="auto"/>
      </w:pPr>
      <w:r w:rsidRPr="00246960">
        <w:rPr>
          <w:rStyle w:val="FigurelegendChar"/>
        </w:rPr>
        <w:t>(</w:t>
      </w:r>
      <w:r w:rsidR="0084428C">
        <w:rPr>
          <w:rStyle w:val="FigurelegendChar"/>
          <w:b/>
          <w:bCs/>
        </w:rPr>
        <w:t>a</w:t>
      </w:r>
      <w:r w:rsidRPr="00246960">
        <w:rPr>
          <w:rStyle w:val="FigurelegendChar"/>
        </w:rPr>
        <w:t xml:space="preserve">) Semi-raincloud plot showing the distribution of day of sampling for all </w:t>
      </w:r>
      <w:r w:rsidRPr="00246960">
        <w:rPr>
          <w:rStyle w:val="FigurelegendChar"/>
          <w:i/>
          <w:iCs/>
        </w:rPr>
        <w:t>n</w:t>
      </w:r>
      <w:r w:rsidRPr="00246960">
        <w:rPr>
          <w:rStyle w:val="FigurelegendChar"/>
        </w:rPr>
        <w:t xml:space="preserve"> = 48 individuals across all five timepoints analysed (T0</w:t>
      </w:r>
      <w:r w:rsidR="00EE60FA" w:rsidRPr="0026307D">
        <w:rPr>
          <w:rStyle w:val="FigurelegendChar"/>
        </w:rPr>
        <w:t>‒</w:t>
      </w:r>
      <w:r w:rsidRPr="00246960">
        <w:rPr>
          <w:rStyle w:val="FigurelegendChar"/>
        </w:rPr>
        <w:t xml:space="preserve">T4). </w:t>
      </w:r>
      <w:r w:rsidR="00EE60FA" w:rsidRPr="00246960">
        <w:rPr>
          <w:rStyle w:val="FigurelegendChar"/>
        </w:rPr>
        <w:t>The l</w:t>
      </w:r>
      <w:r w:rsidRPr="00246960">
        <w:rPr>
          <w:rStyle w:val="FigurelegendChar"/>
        </w:rPr>
        <w:t xml:space="preserve">ine in </w:t>
      </w:r>
      <w:r w:rsidR="00EE60FA" w:rsidRPr="00246960">
        <w:rPr>
          <w:rStyle w:val="FigurelegendChar"/>
        </w:rPr>
        <w:t xml:space="preserve">the </w:t>
      </w:r>
      <w:r w:rsidRPr="00246960">
        <w:rPr>
          <w:rStyle w:val="FigurelegendChar"/>
        </w:rPr>
        <w:t>box</w:t>
      </w:r>
      <w:r w:rsidR="00EE60FA" w:rsidRPr="00246960">
        <w:rPr>
          <w:rStyle w:val="FigurelegendChar"/>
        </w:rPr>
        <w:t xml:space="preserve"> </w:t>
      </w:r>
      <w:r w:rsidRPr="00246960">
        <w:rPr>
          <w:rStyle w:val="FigurelegendChar"/>
        </w:rPr>
        <w:t>plots indicate</w:t>
      </w:r>
      <w:r w:rsidR="008066DB" w:rsidRPr="00246960">
        <w:rPr>
          <w:rStyle w:val="FigurelegendChar"/>
        </w:rPr>
        <w:t>s</w:t>
      </w:r>
      <w:r w:rsidRPr="00246960">
        <w:rPr>
          <w:rStyle w:val="FigurelegendChar"/>
        </w:rPr>
        <w:t xml:space="preserve"> </w:t>
      </w:r>
      <w:r w:rsidR="008066DB" w:rsidRPr="00246960">
        <w:rPr>
          <w:rStyle w:val="FigurelegendChar"/>
        </w:rPr>
        <w:t xml:space="preserve">the </w:t>
      </w:r>
      <w:r w:rsidRPr="00246960">
        <w:rPr>
          <w:rStyle w:val="FigurelegendChar"/>
        </w:rPr>
        <w:t xml:space="preserve">median. Whiskers are minima (Q1 </w:t>
      </w:r>
      <w:r w:rsidR="008066DB" w:rsidRPr="00246960">
        <w:rPr>
          <w:rStyle w:val="FigurelegendChar"/>
        </w:rPr>
        <w:t>−</w:t>
      </w:r>
      <w:r w:rsidRPr="00246960">
        <w:rPr>
          <w:rStyle w:val="FigurelegendChar"/>
        </w:rPr>
        <w:t xml:space="preserve"> 1.5 × IQR) and maxima (Q3 + 1.5 × IQR)</w:t>
      </w:r>
      <w:r w:rsidR="008066DB" w:rsidRPr="00246960">
        <w:rPr>
          <w:rStyle w:val="FigurelegendChar"/>
        </w:rPr>
        <w:t>,</w:t>
      </w:r>
      <w:r w:rsidRPr="00246960">
        <w:rPr>
          <w:rStyle w:val="FigurelegendChar"/>
        </w:rPr>
        <w:t xml:space="preserve"> where IQR is the interquartile range (Q3</w:t>
      </w:r>
      <w:r w:rsidR="008066DB" w:rsidRPr="0026307D">
        <w:rPr>
          <w:rStyle w:val="FigurelegendChar"/>
        </w:rPr>
        <w:t>‒</w:t>
      </w:r>
      <w:r w:rsidRPr="00246960">
        <w:rPr>
          <w:rStyle w:val="FigurelegendChar"/>
        </w:rPr>
        <w:t>Q1). (</w:t>
      </w:r>
      <w:r w:rsidR="0084428C">
        <w:rPr>
          <w:rStyle w:val="FigurelegendChar"/>
          <w:b/>
          <w:bCs/>
        </w:rPr>
        <w:t>b</w:t>
      </w:r>
      <w:r w:rsidRPr="00246960">
        <w:rPr>
          <w:rStyle w:val="FigurelegendChar"/>
        </w:rPr>
        <w:t xml:space="preserve">) Bar plot showing the reported ethnicity of all </w:t>
      </w:r>
      <w:r w:rsidRPr="0026307D">
        <w:rPr>
          <w:rStyle w:val="FigurelegendChar"/>
          <w:i/>
          <w:iCs/>
        </w:rPr>
        <w:t>n</w:t>
      </w:r>
      <w:r w:rsidRPr="00246960">
        <w:rPr>
          <w:rStyle w:val="FigurelegendChar"/>
        </w:rPr>
        <w:t xml:space="preserve"> = 48 participants. (</w:t>
      </w:r>
      <w:r w:rsidR="0084428C">
        <w:rPr>
          <w:rStyle w:val="FigurelegendChar"/>
          <w:b/>
          <w:bCs/>
        </w:rPr>
        <w:t>c</w:t>
      </w:r>
      <w:r w:rsidRPr="00246960">
        <w:rPr>
          <w:rStyle w:val="FigurelegendChar"/>
        </w:rPr>
        <w:t>) Box</w:t>
      </w:r>
      <w:r w:rsidR="008066DB" w:rsidRPr="00246960">
        <w:rPr>
          <w:rStyle w:val="FigurelegendChar"/>
        </w:rPr>
        <w:t xml:space="preserve"> </w:t>
      </w:r>
      <w:r w:rsidRPr="00246960">
        <w:rPr>
          <w:rStyle w:val="FigurelegendChar"/>
        </w:rPr>
        <w:t xml:space="preserve">plot showing the </w:t>
      </w:r>
      <w:r w:rsidR="008066DB" w:rsidRPr="00246960">
        <w:rPr>
          <w:rStyle w:val="FigurelegendChar"/>
        </w:rPr>
        <w:t xml:space="preserve">age </w:t>
      </w:r>
      <w:r w:rsidRPr="00246960">
        <w:rPr>
          <w:rStyle w:val="FigurelegendChar"/>
        </w:rPr>
        <w:t xml:space="preserve">distribution of participants </w:t>
      </w:r>
      <w:r w:rsidR="008066DB" w:rsidRPr="00246960">
        <w:rPr>
          <w:rStyle w:val="FigurelegendChar"/>
        </w:rPr>
        <w:t xml:space="preserve">plotted </w:t>
      </w:r>
      <w:r w:rsidRPr="00246960">
        <w:rPr>
          <w:rStyle w:val="FigurelegendChar"/>
        </w:rPr>
        <w:t xml:space="preserve">by sex. </w:t>
      </w:r>
      <w:r w:rsidR="008066DB" w:rsidRPr="00246960">
        <w:rPr>
          <w:rStyle w:val="FigurelegendChar"/>
        </w:rPr>
        <w:t xml:space="preserve">The median </w:t>
      </w:r>
      <w:r w:rsidRPr="00246960">
        <w:rPr>
          <w:rStyle w:val="FigurelegendChar"/>
        </w:rPr>
        <w:t xml:space="preserve">of </w:t>
      </w:r>
      <w:r w:rsidR="008066DB" w:rsidRPr="00246960">
        <w:rPr>
          <w:rStyle w:val="FigurelegendChar"/>
        </w:rPr>
        <w:t xml:space="preserve">the </w:t>
      </w:r>
      <w:r w:rsidRPr="00246960">
        <w:rPr>
          <w:rStyle w:val="FigurelegendChar"/>
        </w:rPr>
        <w:t xml:space="preserve">distributions is indicated by </w:t>
      </w:r>
      <w:r w:rsidR="008066DB" w:rsidRPr="00246960">
        <w:rPr>
          <w:rStyle w:val="FigurelegendChar"/>
        </w:rPr>
        <w:t xml:space="preserve">a </w:t>
      </w:r>
      <w:r w:rsidRPr="00246960">
        <w:rPr>
          <w:rStyle w:val="FigurelegendChar"/>
        </w:rPr>
        <w:t>solid horizontal line within the box</w:t>
      </w:r>
      <w:r w:rsidR="008066DB" w:rsidRPr="00246960">
        <w:rPr>
          <w:rStyle w:val="FigurelegendChar"/>
        </w:rPr>
        <w:t xml:space="preserve"> </w:t>
      </w:r>
      <w:r w:rsidRPr="00246960">
        <w:rPr>
          <w:rStyle w:val="FigurelegendChar"/>
        </w:rPr>
        <w:t xml:space="preserve">plot. Whiskers are minima (Q1 </w:t>
      </w:r>
      <w:r w:rsidR="008066DB" w:rsidRPr="00246960">
        <w:rPr>
          <w:rStyle w:val="FigurelegendChar"/>
        </w:rPr>
        <w:t>−</w:t>
      </w:r>
      <w:r w:rsidRPr="00246960">
        <w:rPr>
          <w:rStyle w:val="FigurelegendChar"/>
        </w:rPr>
        <w:t xml:space="preserve"> 1.5 × IQR) and maxima (Q3 + 1.5 × IQR) where IQR is the interquartile range (Q3</w:t>
      </w:r>
      <w:r w:rsidR="008066DB" w:rsidRPr="0026307D">
        <w:rPr>
          <w:rStyle w:val="FigurelegendChar"/>
        </w:rPr>
        <w:t>‒</w:t>
      </w:r>
      <w:r w:rsidRPr="00246960">
        <w:rPr>
          <w:rStyle w:val="FigurelegendChar"/>
        </w:rPr>
        <w:t xml:space="preserve">Q1). </w:t>
      </w:r>
    </w:p>
    <w:p w14:paraId="406E858C" w14:textId="428C07EC" w:rsidR="0032609B" w:rsidRPr="00246960" w:rsidRDefault="005D42BC" w:rsidP="0032609B">
      <w:pPr>
        <w:pStyle w:val="Figuretitle"/>
      </w:pPr>
      <w:r w:rsidRPr="00246960">
        <w:softHyphen/>
      </w:r>
      <w:r w:rsidRPr="00246960">
        <w:softHyphen/>
      </w:r>
    </w:p>
    <w:p w14:paraId="66A76CC6" w14:textId="27EDD5A0" w:rsidR="0032609B" w:rsidRPr="00246960" w:rsidRDefault="0084428C" w:rsidP="0026307D">
      <w:pPr>
        <w:pStyle w:val="Figuretitle"/>
        <w:spacing w:after="240" w:line="240" w:lineRule="auto"/>
        <w:jc w:val="center"/>
      </w:pPr>
      <w:r>
        <w:rPr>
          <w:noProof/>
          <w14:ligatures w14:val="standardContextual"/>
        </w:rPr>
        <w:lastRenderedPageBreak/>
        <w:drawing>
          <wp:inline distT="0" distB="0" distL="0" distR="0" wp14:anchorId="5AB459BC" wp14:editId="4F4F1B25">
            <wp:extent cx="6120130" cy="6435090"/>
            <wp:effectExtent l="0" t="0" r="0" b="3810"/>
            <wp:docPr id="783209808"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09808" name="Picture 2" descr="A screenshot of a computer screen&#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130" cy="6435090"/>
                    </a:xfrm>
                    <a:prstGeom prst="rect">
                      <a:avLst/>
                    </a:prstGeom>
                  </pic:spPr>
                </pic:pic>
              </a:graphicData>
            </a:graphic>
          </wp:inline>
        </w:drawing>
      </w:r>
    </w:p>
    <w:p w14:paraId="3785A8A7" w14:textId="716BFA40" w:rsidR="00FE3889" w:rsidRPr="00FE3889" w:rsidRDefault="00C46C35" w:rsidP="00D6688A">
      <w:pPr>
        <w:pStyle w:val="Heading2"/>
        <w:jc w:val="both"/>
      </w:pPr>
      <w:bookmarkStart w:id="5" w:name="_Toc204958869"/>
      <w:r w:rsidRPr="00C46C35">
        <w:rPr>
          <w:rStyle w:val="Heading1Char"/>
          <w:b/>
          <w:bCs/>
          <w:color w:val="auto"/>
          <w:sz w:val="24"/>
          <w:szCs w:val="26"/>
        </w:rPr>
        <w:t xml:space="preserve">Figure </w:t>
      </w:r>
      <w:r w:rsidR="0032609B" w:rsidRPr="00FE3889">
        <w:rPr>
          <w:rStyle w:val="Heading1Char"/>
          <w:b/>
          <w:color w:val="auto"/>
          <w:sz w:val="24"/>
          <w:szCs w:val="26"/>
        </w:rPr>
        <w:t>S2</w:t>
      </w:r>
      <w:r w:rsidR="00A66EB6" w:rsidRPr="00FE3889">
        <w:rPr>
          <w:rStyle w:val="Heading1Char"/>
          <w:b/>
          <w:color w:val="auto"/>
          <w:sz w:val="24"/>
          <w:szCs w:val="26"/>
        </w:rPr>
        <w:t>: RNA-</w:t>
      </w:r>
      <w:proofErr w:type="spellStart"/>
      <w:r w:rsidR="00A66EB6" w:rsidRPr="00FE3889">
        <w:rPr>
          <w:rStyle w:val="Heading1Char"/>
          <w:b/>
          <w:color w:val="auto"/>
          <w:sz w:val="24"/>
          <w:szCs w:val="26"/>
        </w:rPr>
        <w:t>seq</w:t>
      </w:r>
      <w:proofErr w:type="spellEnd"/>
      <w:r w:rsidR="00A66EB6" w:rsidRPr="00FE3889">
        <w:rPr>
          <w:rStyle w:val="Heading1Char"/>
          <w:b/>
          <w:color w:val="auto"/>
          <w:sz w:val="24"/>
          <w:szCs w:val="26"/>
        </w:rPr>
        <w:t xml:space="preserve"> quality control</w:t>
      </w:r>
      <w:r w:rsidR="00FE3889" w:rsidRPr="00FE3889">
        <w:t>.</w:t>
      </w:r>
      <w:bookmarkEnd w:id="5"/>
      <w:r w:rsidR="006317B9" w:rsidRPr="00FE3889">
        <w:t xml:space="preserve"> </w:t>
      </w:r>
    </w:p>
    <w:p w14:paraId="749D98AD" w14:textId="747B2162" w:rsidR="0032609B" w:rsidRPr="00246960" w:rsidRDefault="006317B9" w:rsidP="00C46C35">
      <w:pPr>
        <w:pStyle w:val="Figuretitle"/>
        <w:spacing w:line="276" w:lineRule="auto"/>
        <w:rPr>
          <w:rStyle w:val="FigurelegendChar"/>
          <w:b w:val="0"/>
          <w:bCs w:val="0"/>
        </w:rPr>
      </w:pPr>
      <w:r w:rsidRPr="00246960">
        <w:rPr>
          <w:rStyle w:val="FigurelegendChar"/>
          <w:b w:val="0"/>
        </w:rPr>
        <w:t>(</w:t>
      </w:r>
      <w:r w:rsidR="0084428C">
        <w:rPr>
          <w:rStyle w:val="FigurelegendChar"/>
        </w:rPr>
        <w:t>a</w:t>
      </w:r>
      <w:r w:rsidRPr="00246960">
        <w:rPr>
          <w:rStyle w:val="FigurelegendChar"/>
          <w:b w:val="0"/>
        </w:rPr>
        <w:t>) Line</w:t>
      </w:r>
      <w:r w:rsidR="008066DB" w:rsidRPr="00246960">
        <w:rPr>
          <w:rStyle w:val="FigurelegendChar"/>
          <w:b w:val="0"/>
        </w:rPr>
        <w:t xml:space="preserve"> </w:t>
      </w:r>
      <w:r w:rsidRPr="00246960">
        <w:rPr>
          <w:rStyle w:val="FigurelegendChar"/>
          <w:b w:val="0"/>
        </w:rPr>
        <w:t>plot showing the fraction of counts captured by the proportion of genes after expression quantification in each library (</w:t>
      </w:r>
      <w:r w:rsidRPr="0026307D">
        <w:rPr>
          <w:rStyle w:val="FigurelegendChar"/>
          <w:b w:val="0"/>
          <w:i/>
          <w:iCs/>
        </w:rPr>
        <w:t>n</w:t>
      </w:r>
      <w:r w:rsidRPr="00246960">
        <w:rPr>
          <w:rStyle w:val="FigurelegendChar"/>
          <w:b w:val="0"/>
        </w:rPr>
        <w:t xml:space="preserve"> = 240). (</w:t>
      </w:r>
      <w:r w:rsidR="0084428C">
        <w:rPr>
          <w:rStyle w:val="FigurelegendChar"/>
        </w:rPr>
        <w:t>b</w:t>
      </w:r>
      <w:r w:rsidRPr="00246960">
        <w:rPr>
          <w:rStyle w:val="FigurelegendChar"/>
          <w:b w:val="0"/>
        </w:rPr>
        <w:t xml:space="preserve">) Principal component analysis </w:t>
      </w:r>
      <w:r w:rsidR="008066DB" w:rsidRPr="00246960">
        <w:rPr>
          <w:rStyle w:val="FigurelegendChar"/>
          <w:b w:val="0"/>
        </w:rPr>
        <w:t xml:space="preserve">(PCA) </w:t>
      </w:r>
      <w:r w:rsidRPr="00246960">
        <w:rPr>
          <w:rStyle w:val="FigurelegendChar"/>
          <w:b w:val="0"/>
        </w:rPr>
        <w:t>of the top 1500 most variable genes as determined from the variance stabilised transformed RNA-</w:t>
      </w:r>
      <w:proofErr w:type="spellStart"/>
      <w:r w:rsidRPr="00246960">
        <w:rPr>
          <w:rStyle w:val="FigurelegendChar"/>
          <w:b w:val="0"/>
        </w:rPr>
        <w:t>seq</w:t>
      </w:r>
      <w:proofErr w:type="spellEnd"/>
      <w:r w:rsidRPr="00246960">
        <w:rPr>
          <w:rStyle w:val="FigurelegendChar"/>
          <w:b w:val="0"/>
        </w:rPr>
        <w:t xml:space="preserve"> data in DESeq2</w:t>
      </w:r>
      <w:r w:rsidRPr="00246960">
        <w:rPr>
          <w:rStyle w:val="FigurelegendChar"/>
          <w:b w:val="0"/>
          <w:bCs w:val="0"/>
        </w:rPr>
        <w:fldChar w:fldCharType="begin"/>
      </w:r>
      <w:r w:rsidR="004E2F07">
        <w:rPr>
          <w:rStyle w:val="FigurelegendChar"/>
          <w:b w:val="0"/>
          <w:bCs w:val="0"/>
        </w:rPr>
        <w:instrText xml:space="preserve"> ADDIN EN.CITE &lt;EndNote&gt;&lt;Cite&gt;&lt;Author&gt;Love&lt;/Author&gt;&lt;Year&gt;2014&lt;/Year&gt;&lt;RecNum&gt;44&lt;/RecNum&gt;&lt;DisplayText&gt;&lt;style face="superscript"&gt;1&lt;/style&gt;&lt;/DisplayText&gt;&lt;record&gt;&lt;rec-number&gt;44&lt;/rec-number&gt;&lt;foreign-keys&gt;&lt;key app="EN" db-id="xxrpxtw2k0ta0pertapppps5spztradvsfve" timestamp="1714470815"&gt;44&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pub-dates&gt;&lt;date&gt;2014/12/05&lt;/date&gt;&lt;/pub-dates&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mote-database-name&gt;Medline&lt;/remote-database-name&gt;&lt;remote-database-provider&gt;NLM&lt;/remote-database-provider&gt;&lt;/record&gt;&lt;/Cite&gt;&lt;/EndNote&gt;</w:instrText>
      </w:r>
      <w:r w:rsidRPr="00246960">
        <w:rPr>
          <w:rStyle w:val="FigurelegendChar"/>
          <w:b w:val="0"/>
          <w:bCs w:val="0"/>
        </w:rPr>
        <w:fldChar w:fldCharType="separate"/>
      </w:r>
      <w:r w:rsidR="004E2F07" w:rsidRPr="004E2F07">
        <w:rPr>
          <w:rStyle w:val="FigurelegendChar"/>
          <w:b w:val="0"/>
          <w:bCs w:val="0"/>
          <w:noProof/>
          <w:vertAlign w:val="superscript"/>
        </w:rPr>
        <w:t>1</w:t>
      </w:r>
      <w:r w:rsidRPr="00246960">
        <w:rPr>
          <w:rStyle w:val="FigurelegendChar"/>
          <w:b w:val="0"/>
          <w:bCs w:val="0"/>
        </w:rPr>
        <w:fldChar w:fldCharType="end"/>
      </w:r>
      <w:r w:rsidRPr="00246960">
        <w:rPr>
          <w:rStyle w:val="FigurelegendChar"/>
          <w:b w:val="0"/>
        </w:rPr>
        <w:t xml:space="preserve"> for each timepoint and all RNA-</w:t>
      </w:r>
      <w:proofErr w:type="spellStart"/>
      <w:r w:rsidRPr="00246960">
        <w:rPr>
          <w:rStyle w:val="FigurelegendChar"/>
          <w:b w:val="0"/>
        </w:rPr>
        <w:t>seq</w:t>
      </w:r>
      <w:proofErr w:type="spellEnd"/>
      <w:r w:rsidRPr="00246960">
        <w:rPr>
          <w:rStyle w:val="FigurelegendChar"/>
          <w:b w:val="0"/>
        </w:rPr>
        <w:t xml:space="preserve"> samples (</w:t>
      </w:r>
      <w:r w:rsidRPr="0026307D">
        <w:rPr>
          <w:rStyle w:val="FigurelegendChar"/>
          <w:b w:val="0"/>
          <w:i/>
          <w:iCs/>
        </w:rPr>
        <w:t>n</w:t>
      </w:r>
      <w:r w:rsidRPr="00246960">
        <w:rPr>
          <w:rStyle w:val="FigurelegendChar"/>
          <w:b w:val="0"/>
        </w:rPr>
        <w:t xml:space="preserve"> = 240) together with principal component</w:t>
      </w:r>
      <w:r w:rsidR="008066DB" w:rsidRPr="00246960">
        <w:rPr>
          <w:rStyle w:val="FigurelegendChar"/>
          <w:b w:val="0"/>
        </w:rPr>
        <w:t>s 1 and 2</w:t>
      </w:r>
      <w:r w:rsidRPr="00246960">
        <w:rPr>
          <w:rStyle w:val="FigurelegendChar"/>
          <w:b w:val="0"/>
        </w:rPr>
        <w:t xml:space="preserve"> (PC</w:t>
      </w:r>
      <w:r w:rsidR="008066DB" w:rsidRPr="00246960">
        <w:rPr>
          <w:rStyle w:val="FigurelegendChar"/>
          <w:b w:val="0"/>
        </w:rPr>
        <w:t xml:space="preserve">1 and </w:t>
      </w:r>
      <w:r w:rsidRPr="00246960">
        <w:rPr>
          <w:rStyle w:val="FigurelegendChar"/>
          <w:b w:val="0"/>
        </w:rPr>
        <w:t>PC2</w:t>
      </w:r>
      <w:r w:rsidR="008066DB" w:rsidRPr="00246960">
        <w:rPr>
          <w:rStyle w:val="FigurelegendChar"/>
          <w:b w:val="0"/>
        </w:rPr>
        <w:t>)</w:t>
      </w:r>
      <w:r w:rsidRPr="00246960">
        <w:rPr>
          <w:rStyle w:val="FigurelegendChar"/>
          <w:b w:val="0"/>
        </w:rPr>
        <w:t xml:space="preserve"> shown in each comparison. Samples are coloured based on their designated cohort. (</w:t>
      </w:r>
      <w:r w:rsidRPr="00246960">
        <w:rPr>
          <w:rStyle w:val="FigurelegendChar"/>
        </w:rPr>
        <w:t>C</w:t>
      </w:r>
      <w:r w:rsidRPr="00246960">
        <w:rPr>
          <w:rStyle w:val="FigurelegendChar"/>
          <w:b w:val="0"/>
        </w:rPr>
        <w:t>) Scatter plot showing the relationship between a female</w:t>
      </w:r>
      <w:r w:rsidR="004C3113" w:rsidRPr="00246960">
        <w:rPr>
          <w:rStyle w:val="FigurelegendChar"/>
          <w:b w:val="0"/>
        </w:rPr>
        <w:t>-</w:t>
      </w:r>
      <w:r w:rsidRPr="00246960">
        <w:rPr>
          <w:rStyle w:val="FigurelegendChar"/>
          <w:b w:val="0"/>
        </w:rPr>
        <w:t>specific gene (</w:t>
      </w:r>
      <w:r w:rsidRPr="0026307D">
        <w:rPr>
          <w:rStyle w:val="FigurelegendChar"/>
          <w:b w:val="0"/>
          <w:i/>
          <w:iCs/>
        </w:rPr>
        <w:t>XIST</w:t>
      </w:r>
      <w:r w:rsidRPr="00246960">
        <w:rPr>
          <w:rStyle w:val="FigurelegendChar"/>
          <w:b w:val="0"/>
        </w:rPr>
        <w:t>) and a Y</w:t>
      </w:r>
      <w:r w:rsidR="004C3113" w:rsidRPr="00246960">
        <w:rPr>
          <w:rStyle w:val="FigurelegendChar"/>
          <w:b w:val="0"/>
        </w:rPr>
        <w:t>-</w:t>
      </w:r>
      <w:r w:rsidRPr="00246960">
        <w:rPr>
          <w:rStyle w:val="FigurelegendChar"/>
          <w:b w:val="0"/>
        </w:rPr>
        <w:t>linked gene (</w:t>
      </w:r>
      <w:r w:rsidRPr="0026307D">
        <w:rPr>
          <w:rStyle w:val="FigurelegendChar"/>
          <w:b w:val="0"/>
          <w:i/>
          <w:iCs/>
        </w:rPr>
        <w:t>RPS4Y1</w:t>
      </w:r>
      <w:r w:rsidRPr="00246960">
        <w:rPr>
          <w:rStyle w:val="FigurelegendChar"/>
          <w:b w:val="0"/>
        </w:rPr>
        <w:t>) with individuals coloured based on their reported sex.</w:t>
      </w:r>
    </w:p>
    <w:p w14:paraId="5B430983" w14:textId="77777777" w:rsidR="0032609B" w:rsidRPr="00246960" w:rsidRDefault="0032609B" w:rsidP="0032609B">
      <w:pPr>
        <w:pStyle w:val="Figuretitle"/>
      </w:pPr>
    </w:p>
    <w:p w14:paraId="23EBF3B7" w14:textId="77777777" w:rsidR="0032609B" w:rsidRPr="00246960" w:rsidRDefault="0032609B" w:rsidP="0032609B">
      <w:pPr>
        <w:pStyle w:val="Figuretitle"/>
      </w:pPr>
    </w:p>
    <w:p w14:paraId="213E3439" w14:textId="77777777" w:rsidR="0032609B" w:rsidRPr="00246960" w:rsidRDefault="0032609B" w:rsidP="0032609B">
      <w:pPr>
        <w:pStyle w:val="Figuretitle"/>
      </w:pPr>
    </w:p>
    <w:p w14:paraId="6AEC9A3C" w14:textId="3C912932" w:rsidR="0032609B" w:rsidRPr="00246960" w:rsidRDefault="0032609B" w:rsidP="0026307D">
      <w:pPr>
        <w:pStyle w:val="Figuretitle"/>
        <w:spacing w:after="240" w:line="240" w:lineRule="auto"/>
        <w:jc w:val="center"/>
      </w:pPr>
      <w:r w:rsidRPr="0026307D">
        <w:rPr>
          <w:noProof/>
          <w14:ligatures w14:val="standardContextual"/>
        </w:rPr>
        <w:lastRenderedPageBreak/>
        <w:drawing>
          <wp:inline distT="0" distB="0" distL="0" distR="0" wp14:anchorId="27E628D9" wp14:editId="09272C96">
            <wp:extent cx="6120000" cy="7576433"/>
            <wp:effectExtent l="0" t="0" r="0" b="5715"/>
            <wp:docPr id="2134240320"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240320" name="Picture 3" descr="A screenshot of a computer scree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20000" cy="7576433"/>
                    </a:xfrm>
                    <a:prstGeom prst="rect">
                      <a:avLst/>
                    </a:prstGeom>
                  </pic:spPr>
                </pic:pic>
              </a:graphicData>
            </a:graphic>
          </wp:inline>
        </w:drawing>
      </w:r>
    </w:p>
    <w:p w14:paraId="274E502E" w14:textId="4E659968" w:rsidR="00FE3889" w:rsidRPr="00FE3889" w:rsidRDefault="00C46C35" w:rsidP="00D6688A">
      <w:pPr>
        <w:pStyle w:val="Heading2"/>
        <w:jc w:val="both"/>
      </w:pPr>
      <w:bookmarkStart w:id="6" w:name="_Toc204958870"/>
      <w:r w:rsidRPr="00C46C35">
        <w:rPr>
          <w:rStyle w:val="Heading1Char"/>
          <w:b/>
          <w:bCs/>
          <w:color w:val="auto"/>
          <w:sz w:val="24"/>
          <w:szCs w:val="26"/>
        </w:rPr>
        <w:t xml:space="preserve">Figure </w:t>
      </w:r>
      <w:r w:rsidR="0032609B" w:rsidRPr="00FE3889">
        <w:rPr>
          <w:rStyle w:val="Heading1Char"/>
          <w:b/>
          <w:color w:val="auto"/>
          <w:sz w:val="24"/>
          <w:szCs w:val="26"/>
        </w:rPr>
        <w:t>S</w:t>
      </w:r>
      <w:r w:rsidR="006317B9" w:rsidRPr="00FE3889">
        <w:rPr>
          <w:rStyle w:val="Heading1Char"/>
          <w:b/>
          <w:color w:val="auto"/>
          <w:sz w:val="24"/>
          <w:szCs w:val="26"/>
        </w:rPr>
        <w:t>3: Sample mismatch assessmen</w:t>
      </w:r>
      <w:r w:rsidR="00FE3889" w:rsidRPr="00FE3889">
        <w:rPr>
          <w:rStyle w:val="Heading1Char"/>
          <w:b/>
          <w:color w:val="auto"/>
          <w:sz w:val="24"/>
          <w:szCs w:val="26"/>
        </w:rPr>
        <w:t>t</w:t>
      </w:r>
      <w:r w:rsidR="00FE3889" w:rsidRPr="00FE3889">
        <w:t>.</w:t>
      </w:r>
      <w:bookmarkEnd w:id="6"/>
      <w:r w:rsidR="006317B9" w:rsidRPr="00FE3889">
        <w:t xml:space="preserve"> </w:t>
      </w:r>
    </w:p>
    <w:p w14:paraId="11944731" w14:textId="365CF5CB" w:rsidR="0032609B" w:rsidRPr="0026307D" w:rsidRDefault="006317B9" w:rsidP="00C46C35">
      <w:pPr>
        <w:pStyle w:val="Figurelegend"/>
        <w:spacing w:line="276" w:lineRule="auto"/>
        <w:rPr>
          <w:rStyle w:val="FigurelegendChar"/>
          <w:b/>
          <w:bCs/>
        </w:rPr>
      </w:pPr>
      <w:r w:rsidRPr="00246960">
        <w:rPr>
          <w:rStyle w:val="FigurelegendChar"/>
          <w:bCs/>
        </w:rPr>
        <w:t xml:space="preserve">Genotype concordance using raw </w:t>
      </w:r>
      <w:r w:rsidR="00EC572C" w:rsidRPr="00246960">
        <w:rPr>
          <w:rStyle w:val="FigurelegendChar"/>
          <w:bCs/>
        </w:rPr>
        <w:t xml:space="preserve">variants </w:t>
      </w:r>
      <w:r w:rsidR="004C3113" w:rsidRPr="00246960">
        <w:rPr>
          <w:rStyle w:val="FigurelegendChar"/>
          <w:bCs/>
        </w:rPr>
        <w:t xml:space="preserve">that </w:t>
      </w:r>
      <w:r w:rsidR="00EC572C" w:rsidRPr="00246960">
        <w:rPr>
          <w:rStyle w:val="FigurelegendChar"/>
          <w:bCs/>
        </w:rPr>
        <w:t>were called from a</w:t>
      </w:r>
      <w:r w:rsidRPr="00246960">
        <w:rPr>
          <w:rStyle w:val="FigurelegendChar"/>
          <w:bCs/>
        </w:rPr>
        <w:t>ll individuals</w:t>
      </w:r>
      <w:r w:rsidR="007240FC" w:rsidRPr="00246960">
        <w:rPr>
          <w:rStyle w:val="FigurelegendChar"/>
          <w:bCs/>
        </w:rPr>
        <w:t xml:space="preserve"> (</w:t>
      </w:r>
      <w:r w:rsidR="007240FC" w:rsidRPr="00246960">
        <w:rPr>
          <w:rStyle w:val="FigurelegendChar"/>
          <w:bCs/>
          <w:i/>
          <w:iCs/>
        </w:rPr>
        <w:t>n</w:t>
      </w:r>
      <w:r w:rsidR="007240FC" w:rsidRPr="00246960">
        <w:rPr>
          <w:rStyle w:val="FigurelegendChar"/>
          <w:bCs/>
        </w:rPr>
        <w:t xml:space="preserve"> = 48)</w:t>
      </w:r>
      <w:r w:rsidRPr="00246960">
        <w:rPr>
          <w:rStyle w:val="FigurelegendChar"/>
          <w:bCs/>
        </w:rPr>
        <w:t xml:space="preserve"> in </w:t>
      </w:r>
      <w:r w:rsidR="004C3113" w:rsidRPr="00246960">
        <w:rPr>
          <w:rStyle w:val="FigurelegendChar"/>
          <w:bCs/>
        </w:rPr>
        <w:t xml:space="preserve">timepoint </w:t>
      </w:r>
      <w:r w:rsidRPr="00246960">
        <w:rPr>
          <w:rStyle w:val="FigurelegendChar"/>
          <w:bCs/>
        </w:rPr>
        <w:t xml:space="preserve">0 (T0), </w:t>
      </w:r>
      <w:r w:rsidR="004C3113" w:rsidRPr="00246960">
        <w:rPr>
          <w:rStyle w:val="FigurelegendChar"/>
          <w:bCs/>
        </w:rPr>
        <w:t xml:space="preserve">timepoint </w:t>
      </w:r>
      <w:r w:rsidRPr="00246960">
        <w:rPr>
          <w:rStyle w:val="FigurelegendChar"/>
          <w:bCs/>
        </w:rPr>
        <w:t xml:space="preserve">1 (T1), </w:t>
      </w:r>
      <w:r w:rsidR="004C3113" w:rsidRPr="00246960">
        <w:rPr>
          <w:rStyle w:val="FigurelegendChar"/>
          <w:bCs/>
        </w:rPr>
        <w:t xml:space="preserve">timepoint </w:t>
      </w:r>
      <w:r w:rsidRPr="00246960">
        <w:rPr>
          <w:rStyle w:val="FigurelegendChar"/>
          <w:bCs/>
        </w:rPr>
        <w:t xml:space="preserve">2 (T2), </w:t>
      </w:r>
      <w:r w:rsidR="004C3113" w:rsidRPr="00246960">
        <w:rPr>
          <w:rStyle w:val="FigurelegendChar"/>
          <w:bCs/>
        </w:rPr>
        <w:t xml:space="preserve">timepoint </w:t>
      </w:r>
      <w:r w:rsidRPr="00246960">
        <w:rPr>
          <w:rStyle w:val="FigurelegendChar"/>
          <w:bCs/>
        </w:rPr>
        <w:t>3 (T3)</w:t>
      </w:r>
      <w:r w:rsidR="004C3113" w:rsidRPr="00246960">
        <w:rPr>
          <w:rStyle w:val="FigurelegendChar"/>
          <w:bCs/>
        </w:rPr>
        <w:t>,</w:t>
      </w:r>
      <w:r w:rsidRPr="00246960">
        <w:rPr>
          <w:rStyle w:val="FigurelegendChar"/>
          <w:bCs/>
        </w:rPr>
        <w:t xml:space="preserve"> and </w:t>
      </w:r>
      <w:r w:rsidR="004C3113" w:rsidRPr="00246960">
        <w:rPr>
          <w:rStyle w:val="FigurelegendChar"/>
          <w:bCs/>
        </w:rPr>
        <w:t xml:space="preserve">timepoint </w:t>
      </w:r>
      <w:r w:rsidRPr="00246960">
        <w:rPr>
          <w:rStyle w:val="FigurelegendChar"/>
          <w:bCs/>
        </w:rPr>
        <w:t>4 (T4) versus all individuals in the other cohorts</w:t>
      </w:r>
      <w:r w:rsidR="004C3113" w:rsidRPr="00246960">
        <w:rPr>
          <w:rStyle w:val="FigurelegendChar"/>
          <w:bCs/>
        </w:rPr>
        <w:t>,</w:t>
      </w:r>
      <w:r w:rsidRPr="00246960">
        <w:rPr>
          <w:rStyle w:val="FigurelegendChar"/>
          <w:bCs/>
        </w:rPr>
        <w:t xml:space="preserve"> respectively. A high genotype concordance indicates a sample match.</w:t>
      </w:r>
    </w:p>
    <w:p w14:paraId="3CA562FB" w14:textId="77777777" w:rsidR="0032609B" w:rsidRPr="00246960" w:rsidRDefault="0032609B" w:rsidP="0032609B">
      <w:pPr>
        <w:pStyle w:val="Figuretitle"/>
        <w:rPr>
          <w:b w:val="0"/>
          <w:bCs/>
        </w:rPr>
      </w:pPr>
    </w:p>
    <w:p w14:paraId="4CEAFFC0" w14:textId="77777777" w:rsidR="0032609B" w:rsidRPr="00246960" w:rsidRDefault="0032609B" w:rsidP="0032609B">
      <w:pPr>
        <w:pStyle w:val="Figuretitle"/>
        <w:rPr>
          <w:b w:val="0"/>
          <w:bCs/>
        </w:rPr>
      </w:pPr>
    </w:p>
    <w:p w14:paraId="2C4DB725" w14:textId="4126B67A" w:rsidR="0032609B" w:rsidRPr="00246960" w:rsidRDefault="0084428C" w:rsidP="0026307D">
      <w:pPr>
        <w:pStyle w:val="Figuretitle"/>
        <w:spacing w:after="240" w:line="240" w:lineRule="auto"/>
      </w:pPr>
      <w:r>
        <w:rPr>
          <w:noProof/>
          <w14:ligatures w14:val="standardContextual"/>
        </w:rPr>
        <w:lastRenderedPageBreak/>
        <w:drawing>
          <wp:inline distT="0" distB="0" distL="0" distR="0" wp14:anchorId="7C28AA39" wp14:editId="1BEF885D">
            <wp:extent cx="6120130" cy="6523990"/>
            <wp:effectExtent l="0" t="0" r="0" b="0"/>
            <wp:docPr id="187001687"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01687" name="Picture 3" descr="A graph of a graph&#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20130" cy="6523990"/>
                    </a:xfrm>
                    <a:prstGeom prst="rect">
                      <a:avLst/>
                    </a:prstGeom>
                  </pic:spPr>
                </pic:pic>
              </a:graphicData>
            </a:graphic>
          </wp:inline>
        </w:drawing>
      </w:r>
    </w:p>
    <w:p w14:paraId="652734B3" w14:textId="2ABAF855" w:rsidR="00FE3889" w:rsidRPr="00FE3889" w:rsidRDefault="00C46C35" w:rsidP="00D6688A">
      <w:pPr>
        <w:pStyle w:val="Heading2"/>
        <w:jc w:val="both"/>
      </w:pPr>
      <w:bookmarkStart w:id="7" w:name="_Toc204958871"/>
      <w:r w:rsidRPr="00C46C35">
        <w:rPr>
          <w:rStyle w:val="Heading1Char"/>
          <w:b/>
          <w:bCs/>
          <w:color w:val="auto"/>
          <w:sz w:val="24"/>
          <w:szCs w:val="26"/>
        </w:rPr>
        <w:t xml:space="preserve">Figure </w:t>
      </w:r>
      <w:r w:rsidR="005D42BC" w:rsidRPr="00FE3889">
        <w:rPr>
          <w:rStyle w:val="Heading1Char"/>
          <w:b/>
          <w:color w:val="auto"/>
          <w:sz w:val="24"/>
          <w:szCs w:val="26"/>
        </w:rPr>
        <w:t>S4</w:t>
      </w:r>
      <w:r w:rsidR="007240FC" w:rsidRPr="00FE3889">
        <w:rPr>
          <w:rStyle w:val="Heading1Char"/>
          <w:b/>
          <w:color w:val="auto"/>
          <w:sz w:val="24"/>
          <w:szCs w:val="26"/>
        </w:rPr>
        <w:t>: Variant call coverage assessment</w:t>
      </w:r>
      <w:r w:rsidR="007240FC" w:rsidRPr="00FE3889">
        <w:t>.</w:t>
      </w:r>
      <w:bookmarkEnd w:id="7"/>
      <w:r w:rsidR="007240FC" w:rsidRPr="00FE3889">
        <w:t xml:space="preserve"> </w:t>
      </w:r>
    </w:p>
    <w:p w14:paraId="483F9E4D" w14:textId="68885962" w:rsidR="005D42BC" w:rsidRPr="00246960" w:rsidRDefault="007240FC" w:rsidP="00C46C35">
      <w:pPr>
        <w:pStyle w:val="Figurelegend"/>
        <w:spacing w:line="276" w:lineRule="auto"/>
        <w:rPr>
          <w:rStyle w:val="FigurelegendChar"/>
        </w:rPr>
      </w:pPr>
      <w:r w:rsidRPr="00246960">
        <w:rPr>
          <w:rStyle w:val="FigurelegendChar"/>
          <w:bCs/>
        </w:rPr>
        <w:t>(</w:t>
      </w:r>
      <w:r w:rsidR="0084428C">
        <w:rPr>
          <w:rStyle w:val="FigurelegendChar"/>
          <w:b/>
          <w:bCs/>
        </w:rPr>
        <w:t>a</w:t>
      </w:r>
      <w:r w:rsidRPr="00246960">
        <w:rPr>
          <w:rStyle w:val="FigurelegendChar"/>
          <w:bCs/>
        </w:rPr>
        <w:t xml:space="preserve">) Plot showing the relationship between </w:t>
      </w:r>
      <w:r w:rsidR="004C3113" w:rsidRPr="00246960">
        <w:rPr>
          <w:rStyle w:val="FigurelegendChar"/>
          <w:bCs/>
        </w:rPr>
        <w:t xml:space="preserve">the </w:t>
      </w:r>
      <w:r w:rsidRPr="00246960">
        <w:rPr>
          <w:rStyle w:val="FigurelegendChar"/>
          <w:bCs/>
        </w:rPr>
        <w:t xml:space="preserve">proportion of bases covered in coding regions and at what coverage using the merged </w:t>
      </w:r>
      <w:r w:rsidR="00BD09A0">
        <w:rPr>
          <w:rStyle w:val="FigurelegendChar"/>
          <w:bCs/>
        </w:rPr>
        <w:t>BAM</w:t>
      </w:r>
      <w:r w:rsidRPr="00246960">
        <w:rPr>
          <w:rStyle w:val="FigurelegendChar"/>
          <w:bCs/>
        </w:rPr>
        <w:t xml:space="preserve"> files for all </w:t>
      </w:r>
      <w:r w:rsidRPr="0026307D">
        <w:rPr>
          <w:rStyle w:val="FigurelegendChar"/>
          <w:bCs/>
          <w:i/>
          <w:iCs/>
        </w:rPr>
        <w:t>n</w:t>
      </w:r>
      <w:r w:rsidRPr="00246960">
        <w:rPr>
          <w:rStyle w:val="FigurelegendChar"/>
          <w:bCs/>
        </w:rPr>
        <w:t xml:space="preserve"> = 48 individuals. (</w:t>
      </w:r>
      <w:r w:rsidR="0084428C">
        <w:rPr>
          <w:rStyle w:val="FigurelegendChar"/>
          <w:b/>
          <w:bCs/>
        </w:rPr>
        <w:t>b</w:t>
      </w:r>
      <w:r w:rsidRPr="00246960">
        <w:rPr>
          <w:rStyle w:val="FigurelegendChar"/>
          <w:bCs/>
        </w:rPr>
        <w:t>) Same as (</w:t>
      </w:r>
      <w:r w:rsidR="0084428C">
        <w:rPr>
          <w:rStyle w:val="FigurelegendChar"/>
          <w:b/>
          <w:bCs/>
        </w:rPr>
        <w:t>a</w:t>
      </w:r>
      <w:r w:rsidRPr="00246960">
        <w:rPr>
          <w:rStyle w:val="FigurelegendChar"/>
          <w:bCs/>
        </w:rPr>
        <w:t>) but displaying coverage across the entire genome.</w:t>
      </w:r>
    </w:p>
    <w:p w14:paraId="25DEB126" w14:textId="77777777" w:rsidR="00835964" w:rsidRPr="00246960" w:rsidRDefault="00835964" w:rsidP="005D42BC">
      <w:pPr>
        <w:pStyle w:val="Figuretitle"/>
        <w:sectPr w:rsidR="00835964" w:rsidRPr="00246960" w:rsidSect="004C3113">
          <w:footerReference w:type="default" r:id="rId11"/>
          <w:type w:val="continuous"/>
          <w:pgSz w:w="11906" w:h="16838"/>
          <w:pgMar w:top="1134" w:right="1134" w:bottom="1134" w:left="1134" w:header="708" w:footer="708" w:gutter="0"/>
          <w:cols w:space="708"/>
          <w:docGrid w:linePitch="360"/>
        </w:sectPr>
      </w:pPr>
    </w:p>
    <w:p w14:paraId="11450CD6" w14:textId="117EC20A" w:rsidR="005D42BC" w:rsidRPr="00246960" w:rsidRDefault="0084428C" w:rsidP="0026307D">
      <w:pPr>
        <w:pStyle w:val="Figuretitle"/>
        <w:spacing w:after="240" w:line="240" w:lineRule="auto"/>
        <w:jc w:val="center"/>
      </w:pPr>
      <w:r>
        <w:rPr>
          <w:noProof/>
          <w14:ligatures w14:val="standardContextual"/>
        </w:rPr>
        <w:lastRenderedPageBreak/>
        <w:drawing>
          <wp:inline distT="0" distB="0" distL="0" distR="0" wp14:anchorId="09800419" wp14:editId="5A1B80CE">
            <wp:extent cx="9251950" cy="4789805"/>
            <wp:effectExtent l="0" t="0" r="6350" b="0"/>
            <wp:docPr id="368155365" name="Picture 4"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155365" name="Picture 4" descr="A close-up of a graph&#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251950" cy="4789805"/>
                    </a:xfrm>
                    <a:prstGeom prst="rect">
                      <a:avLst/>
                    </a:prstGeom>
                  </pic:spPr>
                </pic:pic>
              </a:graphicData>
            </a:graphic>
          </wp:inline>
        </w:drawing>
      </w:r>
    </w:p>
    <w:p w14:paraId="6B5159C0" w14:textId="61D5AEA4" w:rsidR="00FE3889" w:rsidRPr="00FE3889" w:rsidRDefault="00C46C35" w:rsidP="00D6688A">
      <w:pPr>
        <w:pStyle w:val="Heading2"/>
        <w:jc w:val="both"/>
      </w:pPr>
      <w:bookmarkStart w:id="8" w:name="_Toc204958872"/>
      <w:r w:rsidRPr="00C46C35">
        <w:rPr>
          <w:rStyle w:val="Heading1Char"/>
          <w:b/>
          <w:bCs/>
          <w:color w:val="auto"/>
          <w:sz w:val="24"/>
          <w:szCs w:val="26"/>
        </w:rPr>
        <w:t xml:space="preserve">Figure </w:t>
      </w:r>
      <w:r w:rsidR="0019642B" w:rsidRPr="00FE3889">
        <w:rPr>
          <w:rStyle w:val="Heading1Char"/>
          <w:b/>
          <w:color w:val="auto"/>
          <w:sz w:val="24"/>
          <w:szCs w:val="26"/>
        </w:rPr>
        <w:t>S5</w:t>
      </w:r>
      <w:r w:rsidR="00835964" w:rsidRPr="00FE3889">
        <w:rPr>
          <w:rStyle w:val="Heading1Char"/>
          <w:b/>
          <w:color w:val="auto"/>
          <w:sz w:val="24"/>
          <w:szCs w:val="26"/>
        </w:rPr>
        <w:t>:</w:t>
      </w:r>
      <w:r w:rsidR="007240FC" w:rsidRPr="00FE3889">
        <w:rPr>
          <w:rStyle w:val="Heading1Char"/>
          <w:b/>
          <w:color w:val="auto"/>
          <w:sz w:val="24"/>
          <w:szCs w:val="26"/>
        </w:rPr>
        <w:t xml:space="preserve"> Genome in a bottle (GIAB) comparison</w:t>
      </w:r>
      <w:r w:rsidR="00FE3889" w:rsidRPr="00FE3889">
        <w:t>.</w:t>
      </w:r>
      <w:bookmarkEnd w:id="8"/>
      <w:r w:rsidR="007240FC" w:rsidRPr="00FE3889">
        <w:t xml:space="preserve"> </w:t>
      </w:r>
    </w:p>
    <w:p w14:paraId="78D264B9" w14:textId="17F712C3" w:rsidR="00CD1EEC" w:rsidRDefault="007240FC" w:rsidP="00C46C35">
      <w:pPr>
        <w:pStyle w:val="Figuretitle"/>
        <w:spacing w:line="276" w:lineRule="auto"/>
        <w:rPr>
          <w:rStyle w:val="FigurelegendChar"/>
          <w:b w:val="0"/>
        </w:rPr>
        <w:sectPr w:rsidR="00CD1EEC" w:rsidSect="004C3113">
          <w:type w:val="continuous"/>
          <w:pgSz w:w="16838" w:h="11906" w:orient="landscape"/>
          <w:pgMar w:top="1134" w:right="1134" w:bottom="1134" w:left="1134" w:header="708" w:footer="708" w:gutter="0"/>
          <w:cols w:space="708"/>
          <w:docGrid w:linePitch="360"/>
        </w:sectPr>
      </w:pPr>
      <w:r w:rsidRPr="00246960">
        <w:rPr>
          <w:rStyle w:val="FigurelegendChar"/>
          <w:b w:val="0"/>
        </w:rPr>
        <w:t>(</w:t>
      </w:r>
      <w:r w:rsidR="0084428C">
        <w:rPr>
          <w:rStyle w:val="FigurelegendChar"/>
        </w:rPr>
        <w:t>a</w:t>
      </w:r>
      <w:r w:rsidRPr="00246960">
        <w:rPr>
          <w:rStyle w:val="FigurelegendChar"/>
          <w:b w:val="0"/>
        </w:rPr>
        <w:t xml:space="preserve">) Bar plot showing the percentage of concordant (same reference and alternative allele pair) alleles and discordant alleles at matched variant sites present in the set of </w:t>
      </w:r>
      <w:r w:rsidRPr="0026307D">
        <w:rPr>
          <w:rStyle w:val="FigurelegendChar"/>
          <w:b w:val="0"/>
          <w:i/>
          <w:iCs/>
        </w:rPr>
        <w:t>n</w:t>
      </w:r>
      <w:r w:rsidRPr="00246960">
        <w:rPr>
          <w:rStyle w:val="FigurelegendChar"/>
          <w:b w:val="0"/>
        </w:rPr>
        <w:t xml:space="preserve"> = 48 individuals here and in benchmarked regions of </w:t>
      </w:r>
      <w:r w:rsidRPr="0026307D">
        <w:rPr>
          <w:rStyle w:val="FigurelegendChar"/>
          <w:b w:val="0"/>
          <w:i/>
          <w:iCs/>
        </w:rPr>
        <w:t>n</w:t>
      </w:r>
      <w:r w:rsidRPr="00246960">
        <w:rPr>
          <w:rStyle w:val="FigurelegendChar"/>
          <w:b w:val="0"/>
        </w:rPr>
        <w:t xml:space="preserve"> = 4 GIAB data sets (HG001, HG005, HG006, </w:t>
      </w:r>
      <w:r w:rsidR="004C3113" w:rsidRPr="0043684C">
        <w:rPr>
          <w:rStyle w:val="FigurelegendChar"/>
          <w:b w:val="0"/>
        </w:rPr>
        <w:t xml:space="preserve">and </w:t>
      </w:r>
      <w:r w:rsidRPr="00246960">
        <w:rPr>
          <w:rStyle w:val="FigurelegendChar"/>
          <w:b w:val="0"/>
        </w:rPr>
        <w:t>HG007)</w:t>
      </w:r>
      <w:r w:rsidR="00C93037" w:rsidRPr="00246960">
        <w:rPr>
          <w:rStyle w:val="FigurelegendChar"/>
          <w:b w:val="0"/>
        </w:rPr>
        <w:t xml:space="preserve"> </w:t>
      </w:r>
      <w:r w:rsidR="00C93037" w:rsidRPr="00246960">
        <w:rPr>
          <w:rStyle w:val="FigurelegendChar"/>
          <w:b w:val="0"/>
          <w:bCs w:val="0"/>
        </w:rPr>
        <w:fldChar w:fldCharType="begin">
          <w:fldData xml:space="preserve">PEVuZE5vdGU+PENpdGU+PEF1dGhvcj5XYWduZXI8L0F1dGhvcj48WWVhcj4yMDIyPC9ZZWFyPjxS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</w:fldData>
        </w:fldChar>
      </w:r>
      <w:r w:rsidR="004E2F07">
        <w:rPr>
          <w:rStyle w:val="FigurelegendChar"/>
          <w:b w:val="0"/>
          <w:bCs w:val="0"/>
        </w:rPr>
        <w:instrText xml:space="preserve"> ADDIN EN.CITE </w:instrText>
      </w:r>
      <w:r w:rsidR="004E2F07">
        <w:rPr>
          <w:rStyle w:val="FigurelegendChar"/>
          <w:b w:val="0"/>
          <w:bCs w:val="0"/>
        </w:rPr>
        <w:fldChar w:fldCharType="begin">
          <w:fldData xml:space="preserve">PEVuZE5vdGU+PENpdGU+PEF1dGhvcj5XYWduZXI8L0F1dGhvcj48WWVhcj4yMDIyPC9ZZWFyPjxS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</w:fldData>
        </w:fldChar>
      </w:r>
      <w:r w:rsidR="004E2F07">
        <w:rPr>
          <w:rStyle w:val="FigurelegendChar"/>
          <w:b w:val="0"/>
          <w:bCs w:val="0"/>
        </w:rPr>
        <w:instrText xml:space="preserve"> ADDIN EN.CITE.DATA </w:instrText>
      </w:r>
      <w:r w:rsidR="004E2F07">
        <w:rPr>
          <w:rStyle w:val="FigurelegendChar"/>
          <w:b w:val="0"/>
          <w:bCs w:val="0"/>
        </w:rPr>
      </w:r>
      <w:r w:rsidR="004E2F07">
        <w:rPr>
          <w:rStyle w:val="FigurelegendChar"/>
          <w:b w:val="0"/>
          <w:bCs w:val="0"/>
        </w:rPr>
        <w:fldChar w:fldCharType="end"/>
      </w:r>
      <w:r w:rsidR="00C93037" w:rsidRPr="00246960">
        <w:rPr>
          <w:rStyle w:val="FigurelegendChar"/>
          <w:b w:val="0"/>
          <w:bCs w:val="0"/>
        </w:rPr>
      </w:r>
      <w:r w:rsidR="00C93037" w:rsidRPr="00246960">
        <w:rPr>
          <w:rStyle w:val="FigurelegendChar"/>
          <w:b w:val="0"/>
          <w:bCs w:val="0"/>
        </w:rPr>
        <w:fldChar w:fldCharType="separate"/>
      </w:r>
      <w:r w:rsidR="004E2F07" w:rsidRPr="004E2F07">
        <w:rPr>
          <w:rStyle w:val="FigurelegendChar"/>
          <w:b w:val="0"/>
          <w:bCs w:val="0"/>
          <w:noProof/>
          <w:vertAlign w:val="superscript"/>
        </w:rPr>
        <w:t>2</w:t>
      </w:r>
      <w:r w:rsidR="00C93037" w:rsidRPr="00246960">
        <w:rPr>
          <w:rStyle w:val="FigurelegendChar"/>
          <w:b w:val="0"/>
          <w:bCs w:val="0"/>
        </w:rPr>
        <w:fldChar w:fldCharType="end"/>
      </w:r>
      <w:r w:rsidRPr="00246960">
        <w:rPr>
          <w:rStyle w:val="FigurelegendChar"/>
          <w:b w:val="0"/>
        </w:rPr>
        <w:t>. Dashed red and purple lines indicate the mean percentage across all four data sets for discordance and concordance respectively. (</w:t>
      </w:r>
      <w:r w:rsidR="0084428C">
        <w:rPr>
          <w:rStyle w:val="FigurelegendChar"/>
        </w:rPr>
        <w:t>b</w:t>
      </w:r>
      <w:r w:rsidRPr="00246960">
        <w:rPr>
          <w:rStyle w:val="FigurelegendChar"/>
          <w:b w:val="0"/>
        </w:rPr>
        <w:t>) Same as (</w:t>
      </w:r>
      <w:r w:rsidR="0084428C">
        <w:rPr>
          <w:rStyle w:val="FigurelegendChar"/>
        </w:rPr>
        <w:t>a</w:t>
      </w:r>
      <w:r w:rsidRPr="00246960">
        <w:rPr>
          <w:rStyle w:val="FigurelegendChar"/>
          <w:b w:val="0"/>
        </w:rPr>
        <w:t>) but when only considering sites when only considering biallelic sites.</w:t>
      </w:r>
    </w:p>
    <w:p w14:paraId="44842EE0" w14:textId="77777777" w:rsidR="00AE00BE" w:rsidRDefault="00AE00BE" w:rsidP="00C46C35">
      <w:pPr>
        <w:pStyle w:val="Figuretitle"/>
        <w:spacing w:line="276" w:lineRule="auto"/>
        <w:rPr>
          <w:rStyle w:val="FigurelegendChar"/>
          <w:b w:val="0"/>
        </w:rPr>
      </w:pPr>
    </w:p>
    <w:p w14:paraId="5ACD8AE5" w14:textId="3483F552" w:rsidR="0032609B" w:rsidRPr="00246960" w:rsidRDefault="00AE00BE" w:rsidP="006F288A">
      <w:pPr>
        <w:pStyle w:val="Figuretitle"/>
        <w:spacing w:line="276" w:lineRule="auto"/>
        <w:jc w:val="center"/>
        <w:rPr>
          <w:rStyle w:val="FigurelegendChar"/>
          <w:b w:val="0"/>
          <w:bCs w:val="0"/>
        </w:rPr>
      </w:pPr>
      <w:r>
        <w:rPr>
          <w:rFonts w:cs="Calibri"/>
          <w:b w:val="0"/>
          <w:bCs/>
          <w:noProof/>
          <w14:ligatures w14:val="standardContextual"/>
        </w:rPr>
        <w:drawing>
          <wp:inline distT="0" distB="0" distL="0" distR="0" wp14:anchorId="741D29A7" wp14:editId="6DE40217">
            <wp:extent cx="5982432" cy="7194744"/>
            <wp:effectExtent l="0" t="0" r="0" b="6350"/>
            <wp:docPr id="659101664"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01664" name="Picture 1" descr="A screenshot of a computer screen&#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23139" cy="7243700"/>
                    </a:xfrm>
                    <a:prstGeom prst="rect">
                      <a:avLst/>
                    </a:prstGeom>
                  </pic:spPr>
                </pic:pic>
              </a:graphicData>
            </a:graphic>
          </wp:inline>
        </w:drawing>
      </w:r>
    </w:p>
    <w:p w14:paraId="2E010DDE" w14:textId="0D87EAB3" w:rsidR="0019642B" w:rsidRPr="00CD1EEC" w:rsidRDefault="00AE00BE" w:rsidP="00CD1EEC">
      <w:pPr>
        <w:pStyle w:val="Heading2"/>
      </w:pPr>
      <w:bookmarkStart w:id="9" w:name="_Toc204958873"/>
      <w:r w:rsidRPr="00CD1EEC">
        <w:rPr>
          <w:rStyle w:val="Heading1Char"/>
          <w:b/>
          <w:color w:val="auto"/>
          <w:sz w:val="24"/>
          <w:szCs w:val="24"/>
        </w:rPr>
        <w:t>Figure S6: Functional consequences of variants directly called from RNA-</w:t>
      </w:r>
      <w:proofErr w:type="spellStart"/>
      <w:r w:rsidRPr="00CD1EEC">
        <w:rPr>
          <w:rStyle w:val="Heading1Char"/>
          <w:b/>
          <w:color w:val="auto"/>
          <w:sz w:val="24"/>
          <w:szCs w:val="24"/>
        </w:rPr>
        <w:t>seq</w:t>
      </w:r>
      <w:proofErr w:type="spellEnd"/>
      <w:r w:rsidRPr="00CD1EEC">
        <w:rPr>
          <w:rStyle w:val="Heading1Char"/>
          <w:b/>
          <w:color w:val="auto"/>
          <w:sz w:val="24"/>
          <w:szCs w:val="24"/>
        </w:rPr>
        <w:t xml:space="preserve"> data or imputed using the multi-ancestry WGS panel</w:t>
      </w:r>
      <w:r w:rsidRPr="00CD1EEC">
        <w:t>.</w:t>
      </w:r>
      <w:bookmarkEnd w:id="9"/>
    </w:p>
    <w:p w14:paraId="4AC6058D" w14:textId="77777777" w:rsidR="00CD1EEC" w:rsidRDefault="00AE00BE" w:rsidP="00CD1EEC">
      <w:pPr>
        <w:pStyle w:val="Figurelegend"/>
        <w:spacing w:line="276" w:lineRule="auto"/>
        <w:sectPr w:rsidR="00CD1EEC" w:rsidSect="006151D1">
          <w:pgSz w:w="11906" w:h="16838"/>
          <w:pgMar w:top="1134" w:right="1134" w:bottom="1134" w:left="1134" w:header="708" w:footer="708" w:gutter="0"/>
          <w:cols w:space="708"/>
          <w:docGrid w:linePitch="360"/>
        </w:sectPr>
      </w:pPr>
      <w:r>
        <w:t xml:space="preserve">The stacked bar chart illustrates the </w:t>
      </w:r>
      <w:r w:rsidR="000F304E">
        <w:t>percentage occurrence of 10 predicted functional impact categories for variants either directly called from the RNA-</w:t>
      </w:r>
      <w:proofErr w:type="spellStart"/>
      <w:r w:rsidR="000F304E">
        <w:t>seq</w:t>
      </w:r>
      <w:proofErr w:type="spellEnd"/>
      <w:r w:rsidR="000F304E">
        <w:t xml:space="preserve"> data (</w:t>
      </w:r>
      <w:r w:rsidR="000F304E">
        <w:rPr>
          <w:i/>
          <w:iCs/>
        </w:rPr>
        <w:t>n</w:t>
      </w:r>
      <w:r w:rsidR="000F304E">
        <w:t xml:space="preserve"> = 428,027) or imputed (</w:t>
      </w:r>
      <w:r w:rsidR="000F304E">
        <w:rPr>
          <w:i/>
          <w:iCs/>
        </w:rPr>
        <w:t>n</w:t>
      </w:r>
      <w:r w:rsidR="000F304E">
        <w:t xml:space="preserve"> = 1,078,921) determined using Ensemble’s variant effect predictor (VEP). Values of categories are shown if percentage occurrence was &gt; 1% in either the called or imputed cohort, respectively.</w:t>
      </w:r>
    </w:p>
    <w:p w14:paraId="695983C1" w14:textId="21304241" w:rsidR="0019642B" w:rsidRPr="00246960" w:rsidRDefault="00835964" w:rsidP="0026307D">
      <w:pPr>
        <w:pStyle w:val="Figuretitle"/>
        <w:spacing w:after="240" w:line="240" w:lineRule="auto"/>
        <w:jc w:val="center"/>
        <w:rPr>
          <w:b w:val="0"/>
          <w:bCs/>
        </w:rPr>
      </w:pPr>
      <w:r w:rsidRPr="0026307D">
        <w:rPr>
          <w:b w:val="0"/>
          <w:bCs/>
          <w:noProof/>
          <w14:ligatures w14:val="standardContextual"/>
        </w:rPr>
        <w:lastRenderedPageBreak/>
        <w:drawing>
          <wp:inline distT="0" distB="0" distL="0" distR="0" wp14:anchorId="536A7BCC" wp14:editId="3DEA21B2">
            <wp:extent cx="9180000" cy="4388090"/>
            <wp:effectExtent l="0" t="0" r="2540" b="0"/>
            <wp:docPr id="5751845"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1845" name="Picture 11" descr="A screenshot of a video gam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180000" cy="4388090"/>
                    </a:xfrm>
                    <a:prstGeom prst="rect">
                      <a:avLst/>
                    </a:prstGeom>
                  </pic:spPr>
                </pic:pic>
              </a:graphicData>
            </a:graphic>
          </wp:inline>
        </w:drawing>
      </w:r>
    </w:p>
    <w:p w14:paraId="029C200D" w14:textId="74DEBFF5" w:rsidR="00FE3889" w:rsidRPr="00FE3889" w:rsidRDefault="00C46C35" w:rsidP="00D6688A">
      <w:pPr>
        <w:pStyle w:val="Heading2"/>
        <w:jc w:val="both"/>
      </w:pPr>
      <w:bookmarkStart w:id="10" w:name="_Toc204958874"/>
      <w:r w:rsidRPr="00C46C35">
        <w:rPr>
          <w:rStyle w:val="Heading1Char"/>
          <w:b/>
          <w:bCs/>
          <w:color w:val="auto"/>
          <w:sz w:val="24"/>
          <w:szCs w:val="26"/>
        </w:rPr>
        <w:t xml:space="preserve">Figure </w:t>
      </w:r>
      <w:r w:rsidR="00835964" w:rsidRPr="00FE3889">
        <w:rPr>
          <w:rStyle w:val="Heading1Char"/>
          <w:b/>
          <w:color w:val="auto"/>
          <w:sz w:val="24"/>
          <w:szCs w:val="26"/>
        </w:rPr>
        <w:t>S</w:t>
      </w:r>
      <w:r w:rsidR="00AE00BE">
        <w:rPr>
          <w:rStyle w:val="Heading1Char"/>
          <w:b/>
          <w:color w:val="auto"/>
          <w:sz w:val="24"/>
          <w:szCs w:val="26"/>
        </w:rPr>
        <w:t>7</w:t>
      </w:r>
      <w:r w:rsidR="00835964" w:rsidRPr="00FE3889">
        <w:rPr>
          <w:rStyle w:val="Heading1Char"/>
          <w:b/>
          <w:color w:val="auto"/>
          <w:sz w:val="24"/>
          <w:szCs w:val="26"/>
        </w:rPr>
        <w:t>:</w:t>
      </w:r>
      <w:r w:rsidR="00C93037" w:rsidRPr="00FE3889">
        <w:rPr>
          <w:rStyle w:val="Heading1Char"/>
          <w:b/>
          <w:color w:val="auto"/>
          <w:sz w:val="24"/>
          <w:szCs w:val="26"/>
        </w:rPr>
        <w:t xml:space="preserve"> Transcriptomic PCs inferred for eQTL analysis</w:t>
      </w:r>
      <w:r w:rsidR="00FE3889" w:rsidRPr="00FE3889">
        <w:t>.</w:t>
      </w:r>
      <w:bookmarkEnd w:id="10"/>
      <w:r w:rsidR="00C93037" w:rsidRPr="00FE3889">
        <w:t xml:space="preserve"> </w:t>
      </w:r>
    </w:p>
    <w:p w14:paraId="7B54A365" w14:textId="5CC8B647" w:rsidR="0032609B" w:rsidRPr="00246960" w:rsidRDefault="00C93037" w:rsidP="00C46C35">
      <w:pPr>
        <w:pStyle w:val="Figuretitle"/>
        <w:spacing w:line="276" w:lineRule="auto"/>
        <w:rPr>
          <w:rStyle w:val="FigurelegendChar"/>
          <w:b w:val="0"/>
          <w:bCs w:val="0"/>
        </w:rPr>
      </w:pPr>
      <w:r w:rsidRPr="00246960">
        <w:rPr>
          <w:rStyle w:val="FigurelegendChar"/>
          <w:b w:val="0"/>
        </w:rPr>
        <w:t>Scree plots from PCA4QTL</w:t>
      </w:r>
      <w:r w:rsidRPr="00246960">
        <w:rPr>
          <w:rStyle w:val="FigurelegendChar"/>
          <w:b w:val="0"/>
          <w:bCs w:val="0"/>
        </w:rPr>
        <w:fldChar w:fldCharType="begin">
          <w:fldData xml:space="preserve">PEVuZE5vdGU+PENpdGU+PEF1dGhvcj5aaG91PC9BdXRob3I+PFllYXI+MjAyMjwvWWVhcj48UmVj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</w:fldData>
        </w:fldChar>
      </w:r>
      <w:r w:rsidR="004E2F07">
        <w:rPr>
          <w:rStyle w:val="FigurelegendChar"/>
          <w:b w:val="0"/>
          <w:bCs w:val="0"/>
        </w:rPr>
        <w:instrText xml:space="preserve"> ADDIN EN.CITE </w:instrText>
      </w:r>
      <w:r w:rsidR="004E2F07">
        <w:rPr>
          <w:rStyle w:val="FigurelegendChar"/>
          <w:b w:val="0"/>
          <w:bCs w:val="0"/>
        </w:rPr>
        <w:fldChar w:fldCharType="begin">
          <w:fldData xml:space="preserve">PEVuZE5vdGU+PENpdGU+PEF1dGhvcj5aaG91PC9BdXRob3I+PFllYXI+MjAyMjwvWWVhcj48UmVj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</w:fldData>
        </w:fldChar>
      </w:r>
      <w:r w:rsidR="004E2F07">
        <w:rPr>
          <w:rStyle w:val="FigurelegendChar"/>
          <w:b w:val="0"/>
          <w:bCs w:val="0"/>
        </w:rPr>
        <w:instrText xml:space="preserve"> ADDIN EN.CITE.DATA </w:instrText>
      </w:r>
      <w:r w:rsidR="004E2F07">
        <w:rPr>
          <w:rStyle w:val="FigurelegendChar"/>
          <w:b w:val="0"/>
          <w:bCs w:val="0"/>
        </w:rPr>
      </w:r>
      <w:r w:rsidR="004E2F07">
        <w:rPr>
          <w:rStyle w:val="FigurelegendChar"/>
          <w:b w:val="0"/>
          <w:bCs w:val="0"/>
        </w:rPr>
        <w:fldChar w:fldCharType="end"/>
      </w:r>
      <w:r w:rsidRPr="00246960">
        <w:rPr>
          <w:rStyle w:val="FigurelegendChar"/>
          <w:b w:val="0"/>
          <w:bCs w:val="0"/>
        </w:rPr>
      </w:r>
      <w:r w:rsidRPr="00246960">
        <w:rPr>
          <w:rStyle w:val="FigurelegendChar"/>
          <w:b w:val="0"/>
          <w:bCs w:val="0"/>
        </w:rPr>
        <w:fldChar w:fldCharType="separate"/>
      </w:r>
      <w:r w:rsidR="004E2F07" w:rsidRPr="004E2F07">
        <w:rPr>
          <w:rStyle w:val="FigurelegendChar"/>
          <w:b w:val="0"/>
          <w:bCs w:val="0"/>
          <w:noProof/>
          <w:vertAlign w:val="superscript"/>
        </w:rPr>
        <w:t>3</w:t>
      </w:r>
      <w:r w:rsidRPr="00246960">
        <w:rPr>
          <w:rStyle w:val="FigurelegendChar"/>
          <w:b w:val="0"/>
          <w:bCs w:val="0"/>
        </w:rPr>
        <w:fldChar w:fldCharType="end"/>
      </w:r>
      <w:r w:rsidRPr="00246960">
        <w:rPr>
          <w:rStyle w:val="FigurelegendChar"/>
          <w:b w:val="0"/>
        </w:rPr>
        <w:t xml:space="preserve"> for each </w:t>
      </w:r>
      <w:r w:rsidR="000D7861" w:rsidRPr="00246960">
        <w:rPr>
          <w:rStyle w:val="FigurelegendChar"/>
          <w:b w:val="0"/>
        </w:rPr>
        <w:t xml:space="preserve">of the five </w:t>
      </w:r>
      <w:r w:rsidRPr="00246960">
        <w:rPr>
          <w:rStyle w:val="FigurelegendChar"/>
          <w:b w:val="0"/>
        </w:rPr>
        <w:t>timepoint</w:t>
      </w:r>
      <w:r w:rsidR="000D7861" w:rsidRPr="00246960">
        <w:rPr>
          <w:rStyle w:val="FigurelegendChar"/>
          <w:b w:val="0"/>
        </w:rPr>
        <w:t>s</w:t>
      </w:r>
      <w:r w:rsidRPr="00246960">
        <w:rPr>
          <w:rStyle w:val="FigurelegendChar"/>
          <w:b w:val="0"/>
        </w:rPr>
        <w:t xml:space="preserve"> (T0</w:t>
      </w:r>
      <w:r w:rsidR="000D7861" w:rsidRPr="00246960">
        <w:rPr>
          <w:rStyle w:val="FigurelegendChar"/>
          <w:rFonts w:ascii="Times New Roman" w:hAnsi="Times New Roman" w:cs="Times New Roman"/>
          <w:b w:val="0"/>
        </w:rPr>
        <w:t>‒</w:t>
      </w:r>
      <w:r w:rsidRPr="00246960">
        <w:rPr>
          <w:rStyle w:val="FigurelegendChar"/>
          <w:b w:val="0"/>
        </w:rPr>
        <w:t xml:space="preserve">T4) showing the proportion of variation explained (PVE) by each principal component (PC) index. </w:t>
      </w:r>
      <w:r w:rsidR="000D7861" w:rsidRPr="00246960">
        <w:rPr>
          <w:rStyle w:val="FigurelegendChar"/>
          <w:b w:val="0"/>
        </w:rPr>
        <w:t xml:space="preserve">The green </w:t>
      </w:r>
      <w:r w:rsidRPr="00246960">
        <w:rPr>
          <w:rStyle w:val="FigurelegendChar"/>
          <w:b w:val="0"/>
        </w:rPr>
        <w:t xml:space="preserve">line indicates the number of PCs selected using the elbow method and the purple line indicates the number of PCs inferred using the Buja and </w:t>
      </w:r>
      <w:proofErr w:type="spellStart"/>
      <w:r w:rsidRPr="00246960">
        <w:rPr>
          <w:rStyle w:val="FigurelegendChar"/>
          <w:b w:val="0"/>
        </w:rPr>
        <w:t>Eyuboglu</w:t>
      </w:r>
      <w:proofErr w:type="spellEnd"/>
      <w:r w:rsidRPr="00246960">
        <w:rPr>
          <w:rStyle w:val="FigurelegendChar"/>
          <w:b w:val="0"/>
        </w:rPr>
        <w:t xml:space="preserve"> (BE) method</w:t>
      </w:r>
      <w:r w:rsidRPr="00246960">
        <w:rPr>
          <w:rStyle w:val="FigurelegendChar"/>
          <w:b w:val="0"/>
          <w:bCs w:val="0"/>
        </w:rPr>
        <w:fldChar w:fldCharType="begin"/>
      </w:r>
      <w:r w:rsidR="004E2F07">
        <w:rPr>
          <w:rStyle w:val="FigurelegendChar"/>
          <w:b w:val="0"/>
          <w:bCs w:val="0"/>
        </w:rPr>
        <w:instrText xml:space="preserve"> ADDIN EN.CITE &lt;EndNote&gt;&lt;Cite&gt;&lt;Author&gt;Buja&lt;/Author&gt;&lt;Year&gt;1992&lt;/Year&gt;&lt;RecNum&gt;161&lt;/RecNum&gt;&lt;DisplayText&gt;&lt;style face="superscript"&gt;4&lt;/style&gt;&lt;/DisplayText&gt;&lt;record&gt;&lt;rec-number&gt;161&lt;/rec-number&gt;&lt;foreign-keys&gt;&lt;key app="EN" db-id="xxrpxtw2k0ta0pertapppps5spztradvsfve" timestamp="1739634152"&gt;161&lt;/key&gt;&lt;/foreign-keys&gt;&lt;ref-type name="Journal Article"&gt;17&lt;/ref-type&gt;&lt;contributors&gt;&lt;authors&gt;&lt;author&gt;Buja, A.&lt;/author&gt;&lt;author&gt;Eyuboglu, N.&lt;/author&gt;&lt;/authors&gt;&lt;/contributors&gt;&lt;titles&gt;&lt;title&gt;Remarks on parallel analysis&lt;/title&gt;&lt;secondary-title&gt;Multivariate Behav Res&lt;/secondary-title&gt;&lt;/titles&gt;&lt;periodical&gt;&lt;full-title&gt;Multivariate Behav Res&lt;/full-title&gt;&lt;/periodical&gt;&lt;pages&gt;509-40&lt;/pages&gt;&lt;volume&gt;27&lt;/volume&gt;&lt;number&gt;4&lt;/number&gt;&lt;dates&gt;&lt;year&gt;1992&lt;/year&gt;&lt;pub-dates&gt;&lt;date&gt;Oct 1&lt;/date&gt;&lt;/pub-dates&gt;&lt;/dates&gt;&lt;isbn&gt;0027-3171 (Print)&amp;#xD;0027-3171 (Linking)&lt;/isbn&gt;&lt;accession-num&gt;26811132&lt;/accession-num&gt;&lt;urls&gt;&lt;related-urls&gt;&lt;url&gt;https://www.ncbi.nlm.nih.gov/pubmed/26811132&lt;/url&gt;&lt;/related-urls&gt;&lt;/urls&gt;&lt;electronic-resource-num&gt;10.1207/s15327906mbr2704_2&lt;/electronic-resource-num&gt;&lt;remote-database-name&gt;PubMed-not-MEDLINE&lt;/remote-database-name&gt;&lt;remote-database-provider&gt;NLM&lt;/remote-database-provider&gt;&lt;language&gt;eng&lt;/language&gt;&lt;/record&gt;&lt;/Cite&gt;&lt;/EndNote&gt;</w:instrText>
      </w:r>
      <w:r w:rsidRPr="00246960">
        <w:rPr>
          <w:rStyle w:val="FigurelegendChar"/>
          <w:b w:val="0"/>
          <w:bCs w:val="0"/>
        </w:rPr>
        <w:fldChar w:fldCharType="separate"/>
      </w:r>
      <w:r w:rsidR="004E2F07" w:rsidRPr="004E2F07">
        <w:rPr>
          <w:rStyle w:val="FigurelegendChar"/>
          <w:b w:val="0"/>
          <w:bCs w:val="0"/>
          <w:noProof/>
          <w:vertAlign w:val="superscript"/>
        </w:rPr>
        <w:t>4</w:t>
      </w:r>
      <w:r w:rsidRPr="00246960">
        <w:rPr>
          <w:rStyle w:val="FigurelegendChar"/>
          <w:b w:val="0"/>
          <w:bCs w:val="0"/>
        </w:rPr>
        <w:fldChar w:fldCharType="end"/>
      </w:r>
      <w:r w:rsidRPr="00246960">
        <w:rPr>
          <w:rStyle w:val="FigurelegendChar"/>
          <w:b w:val="0"/>
        </w:rPr>
        <w:t>.</w:t>
      </w:r>
    </w:p>
    <w:p w14:paraId="0F38E3A3" w14:textId="77777777" w:rsidR="0032609B" w:rsidRPr="00246960" w:rsidRDefault="0032609B"/>
    <w:p w14:paraId="74B22717" w14:textId="77777777" w:rsidR="00694BCB" w:rsidRPr="00246960" w:rsidRDefault="00694BCB">
      <w:pPr>
        <w:sectPr w:rsidR="00694BCB" w:rsidRPr="00246960" w:rsidSect="00CD1EEC">
          <w:pgSz w:w="16838" w:h="11906" w:orient="landscape"/>
          <w:pgMar w:top="1134" w:right="1134" w:bottom="1134" w:left="1134" w:header="708" w:footer="708" w:gutter="0"/>
          <w:cols w:space="708"/>
          <w:docGrid w:linePitch="360"/>
        </w:sectPr>
      </w:pPr>
    </w:p>
    <w:p w14:paraId="10492DDD" w14:textId="77777777" w:rsidR="00835964" w:rsidRPr="00246960" w:rsidRDefault="00835964"/>
    <w:p w14:paraId="1688B24C" w14:textId="37FF9E52" w:rsidR="00835964" w:rsidRPr="00246960" w:rsidRDefault="00694BCB" w:rsidP="0026307D">
      <w:pPr>
        <w:spacing w:after="240" w:line="240" w:lineRule="auto"/>
        <w:jc w:val="center"/>
      </w:pPr>
      <w:r w:rsidRPr="0026307D">
        <w:rPr>
          <w:noProof/>
          <w14:ligatures w14:val="standardContextual"/>
        </w:rPr>
        <w:drawing>
          <wp:inline distT="0" distB="0" distL="0" distR="0" wp14:anchorId="031E7CBE" wp14:editId="0F076D51">
            <wp:extent cx="6120000" cy="5604050"/>
            <wp:effectExtent l="0" t="0" r="0" b="0"/>
            <wp:docPr id="736081229" name="Picture 16" descr="A graph on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81229" name="Picture 16" descr="A graph on a scree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20000" cy="5604050"/>
                    </a:xfrm>
                    <a:prstGeom prst="rect">
                      <a:avLst/>
                    </a:prstGeom>
                  </pic:spPr>
                </pic:pic>
              </a:graphicData>
            </a:graphic>
          </wp:inline>
        </w:drawing>
      </w:r>
    </w:p>
    <w:p w14:paraId="4473D0A3" w14:textId="717A1DAF" w:rsidR="00FE3889" w:rsidRPr="00FE3889" w:rsidRDefault="00C46C35" w:rsidP="00D6688A">
      <w:pPr>
        <w:pStyle w:val="Heading2"/>
        <w:jc w:val="both"/>
      </w:pPr>
      <w:bookmarkStart w:id="11" w:name="_Toc204958875"/>
      <w:r w:rsidRPr="00C46C35">
        <w:rPr>
          <w:rStyle w:val="Heading1Char"/>
          <w:b/>
          <w:bCs/>
          <w:color w:val="auto"/>
          <w:sz w:val="24"/>
          <w:szCs w:val="26"/>
        </w:rPr>
        <w:t xml:space="preserve">Figure </w:t>
      </w:r>
      <w:r w:rsidR="00694BCB" w:rsidRPr="00FE3889">
        <w:rPr>
          <w:rStyle w:val="Heading1Char"/>
          <w:b/>
          <w:color w:val="auto"/>
          <w:sz w:val="24"/>
          <w:szCs w:val="26"/>
        </w:rPr>
        <w:t>S</w:t>
      </w:r>
      <w:r w:rsidR="00AE00BE">
        <w:rPr>
          <w:rStyle w:val="Heading1Char"/>
          <w:b/>
          <w:color w:val="auto"/>
          <w:sz w:val="24"/>
          <w:szCs w:val="26"/>
        </w:rPr>
        <w:t>8</w:t>
      </w:r>
      <w:r w:rsidR="00F126DC" w:rsidRPr="00FE3889">
        <w:rPr>
          <w:rStyle w:val="Heading1Char"/>
          <w:b/>
          <w:color w:val="auto"/>
          <w:sz w:val="24"/>
          <w:szCs w:val="26"/>
        </w:rPr>
        <w:t xml:space="preserve">: Selection of optimum distance for </w:t>
      </w:r>
      <w:r w:rsidR="00CD7121" w:rsidRPr="00FE3889">
        <w:rPr>
          <w:rStyle w:val="Heading1Char"/>
          <w:b/>
          <w:color w:val="auto"/>
          <w:sz w:val="24"/>
          <w:szCs w:val="26"/>
        </w:rPr>
        <w:t>cis</w:t>
      </w:r>
      <w:r w:rsidR="00F126DC" w:rsidRPr="00FE3889">
        <w:rPr>
          <w:rStyle w:val="Heading1Char"/>
          <w:b/>
          <w:color w:val="auto"/>
          <w:sz w:val="24"/>
          <w:szCs w:val="26"/>
        </w:rPr>
        <w:t>-eQTL mapping</w:t>
      </w:r>
      <w:r w:rsidR="00134742">
        <w:rPr>
          <w:rStyle w:val="Heading1Char"/>
          <w:b/>
          <w:color w:val="auto"/>
          <w:sz w:val="24"/>
          <w:szCs w:val="26"/>
        </w:rPr>
        <w:t>.</w:t>
      </w:r>
      <w:bookmarkEnd w:id="11"/>
      <w:r w:rsidR="00F126DC" w:rsidRPr="00FE3889">
        <w:t xml:space="preserve"> </w:t>
      </w:r>
    </w:p>
    <w:p w14:paraId="6D1F6D24" w14:textId="2D9FC907" w:rsidR="00835964" w:rsidRPr="00246960" w:rsidRDefault="00F126DC" w:rsidP="00C46C35">
      <w:pPr>
        <w:pStyle w:val="Figurelegend"/>
        <w:spacing w:line="276" w:lineRule="auto"/>
        <w:rPr>
          <w:rStyle w:val="FigurelegendChar"/>
        </w:rPr>
      </w:pPr>
      <w:r w:rsidRPr="00246960">
        <w:rPr>
          <w:rStyle w:val="FigurelegendChar"/>
        </w:rPr>
        <w:t xml:space="preserve">The number of </w:t>
      </w:r>
      <w:r w:rsidR="00CD7121" w:rsidRPr="00246960">
        <w:rPr>
          <w:rStyle w:val="FigurelegendChar"/>
          <w:i/>
          <w:iCs/>
        </w:rPr>
        <w:t>cis</w:t>
      </w:r>
      <w:r w:rsidRPr="00246960">
        <w:rPr>
          <w:rStyle w:val="FigurelegendChar"/>
        </w:rPr>
        <w:t>-</w:t>
      </w:r>
      <w:proofErr w:type="spellStart"/>
      <w:r w:rsidRPr="00246960">
        <w:rPr>
          <w:rStyle w:val="FigurelegendChar"/>
        </w:rPr>
        <w:t>eGenes</w:t>
      </w:r>
      <w:proofErr w:type="spellEnd"/>
      <w:r w:rsidRPr="00246960">
        <w:rPr>
          <w:rStyle w:val="FigurelegendChar"/>
        </w:rPr>
        <w:t xml:space="preserve"> displayed on the first </w:t>
      </w:r>
      <w:r w:rsidRPr="0026307D">
        <w:rPr>
          <w:rStyle w:val="FigurelegendChar"/>
          <w:i/>
          <w:iCs/>
        </w:rPr>
        <w:t>y</w:t>
      </w:r>
      <w:r w:rsidRPr="00246960">
        <w:rPr>
          <w:rStyle w:val="FigurelegendChar"/>
        </w:rPr>
        <w:t>-axis inferred by TensorQTL</w:t>
      </w:r>
      <w:r w:rsidRPr="00246960">
        <w:rPr>
          <w:rStyle w:val="FigurelegendChar"/>
        </w:rPr>
        <w:fldChar w:fldCharType="begin">
          <w:fldData xml:space="preserve">PEVuZE5vdGU+PENpdGU+PEF1dGhvcj5UYXlsb3ItV2VpbmVyPC9BdXRob3I+PFllYXI+MjAxOTwv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==
</w:fldData>
        </w:fldChar>
      </w:r>
      <w:r w:rsidR="004E2F07">
        <w:rPr>
          <w:rStyle w:val="FigurelegendChar"/>
        </w:rPr>
        <w:instrText xml:space="preserve"> ADDIN EN.CITE </w:instrText>
      </w:r>
      <w:r w:rsidR="004E2F07">
        <w:rPr>
          <w:rStyle w:val="FigurelegendChar"/>
        </w:rPr>
        <w:fldChar w:fldCharType="begin">
          <w:fldData xml:space="preserve">PEVuZE5vdGU+PENpdGU+PEF1dGhvcj5UYXlsb3ItV2VpbmVyPC9BdXRob3I+PFllYXI+MjAxOTwv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==
</w:fldData>
        </w:fldChar>
      </w:r>
      <w:r w:rsidR="004E2F07">
        <w:rPr>
          <w:rStyle w:val="FigurelegendChar"/>
        </w:rPr>
        <w:instrText xml:space="preserve"> ADDIN EN.CITE.DATA </w:instrText>
      </w:r>
      <w:r w:rsidR="004E2F07">
        <w:rPr>
          <w:rStyle w:val="FigurelegendChar"/>
        </w:rPr>
      </w:r>
      <w:r w:rsidR="004E2F07">
        <w:rPr>
          <w:rStyle w:val="FigurelegendChar"/>
        </w:rPr>
        <w:fldChar w:fldCharType="end"/>
      </w:r>
      <w:r w:rsidRPr="00246960">
        <w:rPr>
          <w:rStyle w:val="FigurelegendChar"/>
        </w:rPr>
      </w:r>
      <w:r w:rsidRPr="00246960">
        <w:rPr>
          <w:rStyle w:val="FigurelegendChar"/>
        </w:rPr>
        <w:fldChar w:fldCharType="separate"/>
      </w:r>
      <w:r w:rsidR="004E2F07" w:rsidRPr="004E2F07">
        <w:rPr>
          <w:rStyle w:val="FigurelegendChar"/>
          <w:noProof/>
          <w:vertAlign w:val="superscript"/>
        </w:rPr>
        <w:t>5</w:t>
      </w:r>
      <w:r w:rsidRPr="00246960">
        <w:rPr>
          <w:rStyle w:val="FigurelegendChar"/>
        </w:rPr>
        <w:fldChar w:fldCharType="end"/>
      </w:r>
      <w:r w:rsidRPr="00246960">
        <w:rPr>
          <w:rStyle w:val="FigurelegendChar"/>
        </w:rPr>
        <w:t xml:space="preserve"> for each cohort (T0</w:t>
      </w:r>
      <w:r w:rsidR="000D7861" w:rsidRPr="00246960">
        <w:rPr>
          <w:rStyle w:val="FigurelegendChar"/>
          <w:rFonts w:ascii="Times New Roman" w:hAnsi="Times New Roman" w:cs="Times New Roman"/>
        </w:rPr>
        <w:t>‒</w:t>
      </w:r>
      <w:r w:rsidRPr="00246960">
        <w:rPr>
          <w:rStyle w:val="FigurelegendChar"/>
        </w:rPr>
        <w:t xml:space="preserve">T4) using a </w:t>
      </w:r>
      <w:r w:rsidR="00CD7121" w:rsidRPr="00246960">
        <w:rPr>
          <w:rStyle w:val="FigurelegendChar"/>
          <w:i/>
          <w:iCs/>
        </w:rPr>
        <w:t>cis</w:t>
      </w:r>
      <w:r w:rsidRPr="00246960">
        <w:rPr>
          <w:rStyle w:val="FigurelegendChar"/>
        </w:rPr>
        <w:t>-window size varying form 10</w:t>
      </w:r>
      <w:r w:rsidR="000D7861" w:rsidRPr="00246960">
        <w:rPr>
          <w:rStyle w:val="FigurelegendChar"/>
        </w:rPr>
        <w:t xml:space="preserve"> </w:t>
      </w:r>
      <w:r w:rsidRPr="00246960">
        <w:rPr>
          <w:rStyle w:val="FigurelegendChar"/>
        </w:rPr>
        <w:t>kb up to 1</w:t>
      </w:r>
      <w:r w:rsidR="000D7861" w:rsidRPr="00246960">
        <w:rPr>
          <w:rStyle w:val="FigurelegendChar"/>
        </w:rPr>
        <w:t xml:space="preserve"> </w:t>
      </w:r>
      <w:r w:rsidRPr="00246960">
        <w:rPr>
          <w:rStyle w:val="FigurelegendChar"/>
        </w:rPr>
        <w:t xml:space="preserve">Mb (1000 kb). </w:t>
      </w:r>
      <w:r w:rsidR="000D7861" w:rsidRPr="00246960">
        <w:rPr>
          <w:rStyle w:val="FigurelegendChar"/>
        </w:rPr>
        <w:t xml:space="preserve">The dashed </w:t>
      </w:r>
      <w:r w:rsidRPr="00246960">
        <w:rPr>
          <w:rStyle w:val="FigurelegendChar"/>
        </w:rPr>
        <w:t xml:space="preserve">line indicates the number of unique </w:t>
      </w:r>
      <w:r w:rsidR="00CD7121" w:rsidRPr="00246960">
        <w:rPr>
          <w:rStyle w:val="FigurelegendChar"/>
          <w:i/>
          <w:iCs/>
        </w:rPr>
        <w:t>cis</w:t>
      </w:r>
      <w:r w:rsidRPr="00246960">
        <w:rPr>
          <w:rStyle w:val="FigurelegendChar"/>
        </w:rPr>
        <w:t>-</w:t>
      </w:r>
      <w:proofErr w:type="spellStart"/>
      <w:r w:rsidRPr="00246960">
        <w:rPr>
          <w:rStyle w:val="FigurelegendChar"/>
        </w:rPr>
        <w:t>eGenes</w:t>
      </w:r>
      <w:proofErr w:type="spellEnd"/>
      <w:r w:rsidRPr="00246960">
        <w:rPr>
          <w:rStyle w:val="FigurelegendChar"/>
        </w:rPr>
        <w:t xml:space="preserve"> identified across all the </w:t>
      </w:r>
      <w:r w:rsidR="000D7861" w:rsidRPr="00246960">
        <w:rPr>
          <w:rStyle w:val="FigurelegendChar"/>
        </w:rPr>
        <w:t xml:space="preserve">five </w:t>
      </w:r>
      <w:r w:rsidRPr="00246960">
        <w:rPr>
          <w:rStyle w:val="FigurelegendChar"/>
        </w:rPr>
        <w:t xml:space="preserve">groups and is illustrated by the second </w:t>
      </w:r>
      <w:r w:rsidRPr="0026307D">
        <w:rPr>
          <w:rStyle w:val="FigurelegendChar"/>
          <w:i/>
          <w:iCs/>
        </w:rPr>
        <w:t>y</w:t>
      </w:r>
      <w:r w:rsidRPr="00246960">
        <w:rPr>
          <w:rStyle w:val="FigurelegendChar"/>
        </w:rPr>
        <w:t>-axis.</w:t>
      </w:r>
    </w:p>
    <w:p w14:paraId="551301C2" w14:textId="77777777" w:rsidR="00CE1779" w:rsidRPr="00246960" w:rsidRDefault="00CE1779">
      <w:pPr>
        <w:rPr>
          <w:b/>
          <w:bCs/>
        </w:rPr>
      </w:pPr>
    </w:p>
    <w:p w14:paraId="43B9E8F8" w14:textId="77777777" w:rsidR="00CE1779" w:rsidRPr="00246960" w:rsidRDefault="00CE1779">
      <w:pPr>
        <w:rPr>
          <w:b/>
          <w:bCs/>
        </w:rPr>
      </w:pPr>
    </w:p>
    <w:p w14:paraId="7003EADD" w14:textId="77777777" w:rsidR="00CE1779" w:rsidRPr="00246960" w:rsidRDefault="00CE1779">
      <w:pPr>
        <w:rPr>
          <w:b/>
          <w:bCs/>
        </w:rPr>
      </w:pPr>
    </w:p>
    <w:p w14:paraId="3B8042C1" w14:textId="77777777" w:rsidR="00CE1779" w:rsidRPr="00246960" w:rsidRDefault="00CE1779">
      <w:pPr>
        <w:rPr>
          <w:b/>
          <w:bCs/>
        </w:rPr>
      </w:pPr>
    </w:p>
    <w:p w14:paraId="508E81E5" w14:textId="77777777" w:rsidR="00CE1779" w:rsidRPr="00246960" w:rsidRDefault="00CE1779">
      <w:pPr>
        <w:rPr>
          <w:b/>
          <w:bCs/>
        </w:rPr>
      </w:pPr>
    </w:p>
    <w:p w14:paraId="2E235E8E" w14:textId="77777777" w:rsidR="00CE1779" w:rsidRPr="00246960" w:rsidRDefault="00CE1779">
      <w:pPr>
        <w:rPr>
          <w:b/>
          <w:bCs/>
        </w:rPr>
      </w:pPr>
    </w:p>
    <w:p w14:paraId="7F1E1791" w14:textId="77777777" w:rsidR="00CE1779" w:rsidRPr="00246960" w:rsidRDefault="00CE1779">
      <w:pPr>
        <w:rPr>
          <w:b/>
          <w:bCs/>
        </w:rPr>
      </w:pPr>
    </w:p>
    <w:p w14:paraId="5389C237" w14:textId="750601AD" w:rsidR="00CE1779" w:rsidRPr="00246960" w:rsidRDefault="00D6688A" w:rsidP="0026307D">
      <w:pPr>
        <w:spacing w:after="240" w:line="240" w:lineRule="auto"/>
        <w:jc w:val="center"/>
        <w:rPr>
          <w:b/>
          <w:bCs/>
        </w:rPr>
      </w:pPr>
      <w:r>
        <w:rPr>
          <w:b/>
          <w:bCs/>
          <w:noProof/>
          <w14:ligatures w14:val="standardContextual"/>
        </w:rPr>
        <w:lastRenderedPageBreak/>
        <w:drawing>
          <wp:inline distT="0" distB="0" distL="0" distR="0" wp14:anchorId="43306E5A" wp14:editId="695C7AE2">
            <wp:extent cx="5530362" cy="7194405"/>
            <wp:effectExtent l="0" t="0" r="0" b="6985"/>
            <wp:docPr id="1175963280" name="Picture 1" descr="A row of colorful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963280" name="Picture 1" descr="A row of colorful object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44464" cy="7212750"/>
                    </a:xfrm>
                    <a:prstGeom prst="rect">
                      <a:avLst/>
                    </a:prstGeom>
                  </pic:spPr>
                </pic:pic>
              </a:graphicData>
            </a:graphic>
          </wp:inline>
        </w:drawing>
      </w:r>
    </w:p>
    <w:p w14:paraId="4BA2EBA2" w14:textId="3ABC453A" w:rsidR="00FE3889" w:rsidRPr="00FE3889" w:rsidRDefault="00C46C35" w:rsidP="00D6688A">
      <w:pPr>
        <w:pStyle w:val="Heading2"/>
        <w:jc w:val="both"/>
      </w:pPr>
      <w:bookmarkStart w:id="12" w:name="_Toc204958876"/>
      <w:r w:rsidRPr="00C46C35">
        <w:rPr>
          <w:rStyle w:val="Heading1Char"/>
          <w:b/>
          <w:bCs/>
          <w:color w:val="auto"/>
          <w:sz w:val="24"/>
          <w:szCs w:val="26"/>
        </w:rPr>
        <w:t xml:space="preserve">Figure </w:t>
      </w:r>
      <w:r w:rsidR="00CE1779" w:rsidRPr="00FE3889">
        <w:rPr>
          <w:rStyle w:val="Heading1Char"/>
          <w:b/>
          <w:color w:val="auto"/>
          <w:sz w:val="24"/>
          <w:szCs w:val="26"/>
        </w:rPr>
        <w:t>S</w:t>
      </w:r>
      <w:r w:rsidR="00AE00BE">
        <w:rPr>
          <w:rStyle w:val="Heading1Char"/>
          <w:b/>
          <w:color w:val="auto"/>
          <w:sz w:val="24"/>
          <w:szCs w:val="26"/>
        </w:rPr>
        <w:t>9</w:t>
      </w:r>
      <w:r w:rsidR="00F126DC" w:rsidRPr="00FE3889">
        <w:rPr>
          <w:rStyle w:val="Heading1Char"/>
          <w:b/>
          <w:color w:val="auto"/>
          <w:sz w:val="24"/>
          <w:szCs w:val="26"/>
        </w:rPr>
        <w:t xml:space="preserve">: Nominal P-value threshold for determining </w:t>
      </w:r>
      <w:proofErr w:type="spellStart"/>
      <w:r w:rsidR="00F126DC" w:rsidRPr="00FE3889">
        <w:rPr>
          <w:rStyle w:val="Heading1Char"/>
          <w:b/>
          <w:color w:val="auto"/>
          <w:sz w:val="24"/>
          <w:szCs w:val="26"/>
        </w:rPr>
        <w:t>TensorQTL</w:t>
      </w:r>
      <w:proofErr w:type="spellEnd"/>
      <w:r w:rsidR="00F126DC" w:rsidRPr="00FE3889">
        <w:rPr>
          <w:rStyle w:val="Heading1Char"/>
          <w:b/>
          <w:color w:val="auto"/>
          <w:sz w:val="24"/>
          <w:szCs w:val="26"/>
        </w:rPr>
        <w:t xml:space="preserve"> </w:t>
      </w:r>
      <w:r w:rsidR="00CD7121" w:rsidRPr="00FE3889">
        <w:rPr>
          <w:rStyle w:val="Heading1Char"/>
          <w:b/>
          <w:color w:val="auto"/>
          <w:sz w:val="24"/>
          <w:szCs w:val="26"/>
        </w:rPr>
        <w:t>cis</w:t>
      </w:r>
      <w:r w:rsidR="00F126DC" w:rsidRPr="00FE3889">
        <w:rPr>
          <w:rStyle w:val="Heading1Char"/>
          <w:b/>
          <w:color w:val="auto"/>
          <w:sz w:val="24"/>
          <w:szCs w:val="26"/>
        </w:rPr>
        <w:t>-</w:t>
      </w:r>
      <w:proofErr w:type="spellStart"/>
      <w:r w:rsidR="00F126DC" w:rsidRPr="00FE3889">
        <w:rPr>
          <w:rStyle w:val="Heading1Char"/>
          <w:b/>
          <w:color w:val="auto"/>
          <w:sz w:val="24"/>
          <w:szCs w:val="26"/>
        </w:rPr>
        <w:t>eVariants</w:t>
      </w:r>
      <w:bookmarkEnd w:id="12"/>
      <w:proofErr w:type="spellEnd"/>
    </w:p>
    <w:p w14:paraId="1BB0D017" w14:textId="7E6A35E7" w:rsidR="00F126DC" w:rsidRPr="00246960" w:rsidRDefault="00F126DC" w:rsidP="00C46C35">
      <w:pPr>
        <w:pStyle w:val="Figurelegend"/>
        <w:spacing w:line="276" w:lineRule="auto"/>
      </w:pPr>
      <w:r w:rsidRPr="00246960">
        <w:t xml:space="preserve">Violin plots showing the distribution of nominal </w:t>
      </w:r>
      <w:r w:rsidRPr="0026307D">
        <w:rPr>
          <w:i/>
          <w:iCs/>
        </w:rPr>
        <w:t>P</w:t>
      </w:r>
      <w:r w:rsidRPr="00246960">
        <w:t xml:space="preserve">-value threshold per </w:t>
      </w:r>
      <w:r w:rsidR="00CD7121" w:rsidRPr="00246960">
        <w:rPr>
          <w:i/>
          <w:iCs/>
        </w:rPr>
        <w:t>cis</w:t>
      </w:r>
      <w:r w:rsidRPr="00246960">
        <w:t>-</w:t>
      </w:r>
      <w:proofErr w:type="spellStart"/>
      <w:r w:rsidRPr="00246960">
        <w:t>eGene</w:t>
      </w:r>
      <w:proofErr w:type="spellEnd"/>
      <w:r w:rsidR="00960EB1" w:rsidRPr="00246960">
        <w:t xml:space="preserve"> for</w:t>
      </w:r>
      <w:r w:rsidRPr="00246960">
        <w:t xml:space="preserve"> all groups (T0</w:t>
      </w:r>
      <w:r w:rsidR="000D7861" w:rsidRPr="00246960">
        <w:rPr>
          <w:rFonts w:ascii="Times New Roman" w:hAnsi="Times New Roman" w:cs="Times New Roman"/>
        </w:rPr>
        <w:t>‒</w:t>
      </w:r>
      <w:r w:rsidRPr="00246960">
        <w:t>T4)</w:t>
      </w:r>
      <w:r w:rsidR="000D7861" w:rsidRPr="00246960">
        <w:t>,</w:t>
      </w:r>
      <w:r w:rsidRPr="00246960">
        <w:t xml:space="preserve"> respectively.</w:t>
      </w:r>
    </w:p>
    <w:p w14:paraId="2C644283" w14:textId="77777777" w:rsidR="00CE1779" w:rsidRDefault="00CE1779" w:rsidP="00CE1779">
      <w:pPr>
        <w:pStyle w:val="Figuretitle"/>
      </w:pPr>
    </w:p>
    <w:p w14:paraId="02E11F7D" w14:textId="77777777" w:rsidR="00AE00BE" w:rsidRDefault="00AE00BE" w:rsidP="00AE00BE">
      <w:pPr>
        <w:pStyle w:val="Figuretitle"/>
      </w:pPr>
    </w:p>
    <w:p w14:paraId="2C5CBB12" w14:textId="77777777" w:rsidR="00CD1EEC" w:rsidRDefault="00AE00BE" w:rsidP="00AE00BE">
      <w:pPr>
        <w:pStyle w:val="Figuretitle"/>
        <w:rPr>
          <w:rStyle w:val="Heading1Char"/>
          <w:b/>
          <w:bCs/>
          <w:color w:val="auto"/>
          <w:sz w:val="24"/>
          <w:szCs w:val="26"/>
        </w:rPr>
      </w:pPr>
      <w:r>
        <w:rPr>
          <w:noProof/>
          <w14:ligatures w14:val="standardContextual"/>
        </w:rPr>
        <w:lastRenderedPageBreak/>
        <w:drawing>
          <wp:inline distT="0" distB="0" distL="0" distR="0" wp14:anchorId="0BA5DA54" wp14:editId="1CA61A2E">
            <wp:extent cx="6120130" cy="4817110"/>
            <wp:effectExtent l="0" t="0" r="0" b="2540"/>
            <wp:docPr id="576202499" name="Picture 2" descr="A graph of colored diamon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202499" name="Picture 2" descr="A graph of colored diamond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0130" cy="4817110"/>
                    </a:xfrm>
                    <a:prstGeom prst="rect">
                      <a:avLst/>
                    </a:prstGeom>
                  </pic:spPr>
                </pic:pic>
              </a:graphicData>
            </a:graphic>
          </wp:inline>
        </w:drawing>
      </w:r>
      <w:r w:rsidRPr="00AE00BE">
        <w:rPr>
          <w:rStyle w:val="Heading1Char"/>
          <w:b/>
          <w:bCs/>
          <w:color w:val="auto"/>
          <w:sz w:val="24"/>
          <w:szCs w:val="26"/>
        </w:rPr>
        <w:t xml:space="preserve"> </w:t>
      </w:r>
    </w:p>
    <w:p w14:paraId="2136CB94" w14:textId="2CEF3B10" w:rsidR="00AE00BE" w:rsidRPr="006151D1" w:rsidRDefault="00AE00BE" w:rsidP="006151D1">
      <w:pPr>
        <w:pStyle w:val="Heading02"/>
        <w:rPr>
          <w:rStyle w:val="Heading02Char"/>
          <w:rFonts w:ascii="Calibri" w:hAnsi="Calibri"/>
          <w:b/>
          <w:sz w:val="24"/>
          <w:szCs w:val="24"/>
        </w:rPr>
      </w:pPr>
      <w:bookmarkStart w:id="13" w:name="_Toc204958877"/>
      <w:r w:rsidRPr="006151D1">
        <w:rPr>
          <w:rStyle w:val="Heading02Char"/>
          <w:rFonts w:ascii="Calibri" w:hAnsi="Calibri"/>
          <w:b/>
          <w:sz w:val="24"/>
          <w:szCs w:val="24"/>
        </w:rPr>
        <w:t>Figure S10: Distribution of absolute effect size (slope) values of top cis-eQTLs</w:t>
      </w:r>
      <w:r w:rsidR="006F288A" w:rsidRPr="006151D1">
        <w:rPr>
          <w:rStyle w:val="Heading02Char"/>
          <w:rFonts w:ascii="Calibri" w:hAnsi="Calibri"/>
          <w:b/>
          <w:sz w:val="24"/>
          <w:szCs w:val="24"/>
        </w:rPr>
        <w:t xml:space="preserve"> (</w:t>
      </w:r>
      <w:proofErr w:type="spellStart"/>
      <w:r w:rsidR="006F288A" w:rsidRPr="006151D1">
        <w:rPr>
          <w:rStyle w:val="Heading02Char"/>
          <w:rFonts w:ascii="Calibri" w:hAnsi="Calibri"/>
          <w:b/>
          <w:sz w:val="24"/>
          <w:szCs w:val="24"/>
        </w:rPr>
        <w:t>Padj</w:t>
      </w:r>
      <w:proofErr w:type="spellEnd"/>
      <w:r w:rsidR="006F288A" w:rsidRPr="006151D1">
        <w:rPr>
          <w:rStyle w:val="Heading02Char"/>
          <w:rFonts w:ascii="Calibri" w:hAnsi="Calibri"/>
          <w:b/>
          <w:sz w:val="24"/>
          <w:szCs w:val="24"/>
        </w:rPr>
        <w:t>. &lt; 0.1)</w:t>
      </w:r>
      <w:r w:rsidRPr="006151D1">
        <w:rPr>
          <w:rStyle w:val="Heading02Char"/>
          <w:rFonts w:ascii="Calibri" w:hAnsi="Calibri"/>
          <w:b/>
          <w:sz w:val="24"/>
          <w:szCs w:val="24"/>
        </w:rPr>
        <w:t xml:space="preserve"> identified in each </w:t>
      </w:r>
      <w:r w:rsidR="006F288A" w:rsidRPr="006151D1">
        <w:rPr>
          <w:rStyle w:val="Heading02Char"/>
          <w:rFonts w:ascii="Calibri" w:hAnsi="Calibri"/>
          <w:b/>
          <w:sz w:val="24"/>
          <w:szCs w:val="24"/>
        </w:rPr>
        <w:t>timepoint</w:t>
      </w:r>
      <w:r w:rsidRPr="006151D1">
        <w:rPr>
          <w:rStyle w:val="Heading02Char"/>
          <w:rFonts w:ascii="Calibri" w:hAnsi="Calibri"/>
          <w:b/>
          <w:sz w:val="24"/>
          <w:szCs w:val="24"/>
        </w:rPr>
        <w:t>.</w:t>
      </w:r>
      <w:bookmarkEnd w:id="13"/>
    </w:p>
    <w:p w14:paraId="256034E8" w14:textId="7ED65D3D" w:rsidR="006F288A" w:rsidRPr="006151D1" w:rsidRDefault="006F288A" w:rsidP="006151D1">
      <w:pPr>
        <w:pStyle w:val="Figurelegend"/>
        <w:spacing w:line="276" w:lineRule="auto"/>
      </w:pPr>
      <w:r>
        <w:t>Joint b</w:t>
      </w:r>
      <w:r w:rsidRPr="006F288A">
        <w:t>ox</w:t>
      </w:r>
      <w:r>
        <w:t>- and violin-plots</w:t>
      </w:r>
      <w:r w:rsidRPr="006F288A">
        <w:t xml:space="preserve"> showing the distribution of the absolute </w:t>
      </w:r>
      <w:r>
        <w:t>effect size</w:t>
      </w:r>
      <w:r w:rsidRPr="006F288A">
        <w:t xml:space="preserve"> (slope) for top significant </w:t>
      </w:r>
      <w:r w:rsidRPr="006F288A">
        <w:rPr>
          <w:i/>
          <w:iCs/>
        </w:rPr>
        <w:t>cis</w:t>
      </w:r>
      <w:r w:rsidRPr="006F288A">
        <w:t>-eQTLs (</w:t>
      </w:r>
      <w:proofErr w:type="spellStart"/>
      <w:r w:rsidRPr="006F288A">
        <w:rPr>
          <w:i/>
          <w:iCs/>
        </w:rPr>
        <w:t>P</w:t>
      </w:r>
      <w:r w:rsidRPr="006F288A">
        <w:rPr>
          <w:vertAlign w:val="subscript"/>
        </w:rPr>
        <w:t>adj</w:t>
      </w:r>
      <w:proofErr w:type="spellEnd"/>
      <w:r w:rsidRPr="006F288A">
        <w:rPr>
          <w:vertAlign w:val="subscript"/>
        </w:rPr>
        <w:t>.</w:t>
      </w:r>
      <w:r w:rsidRPr="006F288A">
        <w:t> &lt; 0.</w:t>
      </w:r>
      <w:r>
        <w:t>1</w:t>
      </w:r>
      <w:r w:rsidRPr="006F288A">
        <w:t xml:space="preserve">) identified in </w:t>
      </w:r>
      <w:r w:rsidR="00CD1EEC">
        <w:t xml:space="preserve">each </w:t>
      </w:r>
      <w:r>
        <w:t>timepoint (T0, T1, T2, T3, T4)</w:t>
      </w:r>
      <w:r w:rsidR="00CD1EEC">
        <w:t>, respectively</w:t>
      </w:r>
      <w:r w:rsidRPr="006F288A">
        <w:t>.</w:t>
      </w:r>
      <w:r>
        <w:t xml:space="preserve"> Values indicate adjusted p-values from pairwise comparisons of each distribution using a Wilcoxon rank-sum test. </w:t>
      </w:r>
      <w:r w:rsidRPr="006F288A">
        <w:t>The box plots cover the interquartile range with the median line denoted at the centre, and the whiskers extend to the most extreme data point that is no more than 1.5 × IQR from the edge of the box.</w:t>
      </w:r>
    </w:p>
    <w:p w14:paraId="529376C1" w14:textId="047967FE" w:rsidR="00AE00BE" w:rsidRDefault="00D8652E" w:rsidP="00AE00BE">
      <w:pPr>
        <w:pStyle w:val="Figurelegend"/>
      </w:pPr>
      <w:r>
        <w:rPr>
          <w:noProof/>
          <w14:ligatures w14:val="standardContextual"/>
        </w:rPr>
        <w:lastRenderedPageBreak/>
        <w:drawing>
          <wp:inline distT="0" distB="0" distL="0" distR="0" wp14:anchorId="5E333494" wp14:editId="7BD07263">
            <wp:extent cx="6120130" cy="5770245"/>
            <wp:effectExtent l="0" t="0" r="0" b="1905"/>
            <wp:docPr id="18531219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121943" name="Picture 185312194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20130" cy="5770245"/>
                    </a:xfrm>
                    <a:prstGeom prst="rect">
                      <a:avLst/>
                    </a:prstGeom>
                  </pic:spPr>
                </pic:pic>
              </a:graphicData>
            </a:graphic>
          </wp:inline>
        </w:drawing>
      </w:r>
    </w:p>
    <w:p w14:paraId="74BABBFA" w14:textId="12F367CC" w:rsidR="00AE00BE" w:rsidRPr="00AE00BE" w:rsidRDefault="00AE00BE" w:rsidP="00D8652E">
      <w:pPr>
        <w:pStyle w:val="Figurelegend"/>
        <w:rPr>
          <w:b/>
          <w:bCs w:val="0"/>
        </w:rPr>
        <w:sectPr w:rsidR="00AE00BE" w:rsidRPr="00AE00BE" w:rsidSect="004C3113">
          <w:type w:val="continuous"/>
          <w:pgSz w:w="11906" w:h="16838"/>
          <w:pgMar w:top="1134" w:right="1134" w:bottom="1134" w:left="1134" w:header="708" w:footer="708" w:gutter="0"/>
          <w:cols w:space="708"/>
          <w:docGrid w:linePitch="360"/>
        </w:sectPr>
      </w:pPr>
    </w:p>
    <w:p w14:paraId="1A709913" w14:textId="0009ECAE" w:rsidR="00AE00BE" w:rsidRPr="006151D1" w:rsidRDefault="00AE00BE" w:rsidP="00D8652E">
      <w:pPr>
        <w:pStyle w:val="Heading02"/>
        <w:rPr>
          <w:rStyle w:val="Heading1Char"/>
          <w:rFonts w:cstheme="minorHAnsi"/>
          <w:b/>
          <w:color w:val="auto"/>
          <w:sz w:val="24"/>
          <w:szCs w:val="24"/>
        </w:rPr>
      </w:pPr>
      <w:bookmarkStart w:id="14" w:name="_Toc204958878"/>
      <w:r w:rsidRPr="006151D1">
        <w:rPr>
          <w:szCs w:val="24"/>
        </w:rPr>
        <w:t>Figure S11:</w:t>
      </w:r>
      <w:r w:rsidR="000F304E" w:rsidRPr="006151D1">
        <w:rPr>
          <w:szCs w:val="24"/>
        </w:rPr>
        <w:t xml:space="preserve"> Effect size comparison of cis-eQTLs</w:t>
      </w:r>
      <w:r w:rsidR="006F288A" w:rsidRPr="006151D1">
        <w:rPr>
          <w:szCs w:val="24"/>
        </w:rPr>
        <w:t xml:space="preserve"> and matched variant-gene pairs identified</w:t>
      </w:r>
      <w:r w:rsidR="000F304E" w:rsidRPr="006151D1">
        <w:rPr>
          <w:szCs w:val="24"/>
        </w:rPr>
        <w:t xml:space="preserve"> in the INTERVAL cohort</w:t>
      </w:r>
      <w:r w:rsidRPr="00CD1EEC">
        <w:rPr>
          <w:rStyle w:val="Heading1Char"/>
          <w:rFonts w:cstheme="minorHAnsi"/>
          <w:b/>
          <w:color w:val="auto"/>
          <w:sz w:val="24"/>
          <w:szCs w:val="24"/>
        </w:rPr>
        <w:t>.</w:t>
      </w:r>
      <w:bookmarkEnd w:id="14"/>
    </w:p>
    <w:p w14:paraId="0B79EA44" w14:textId="0ABD8853" w:rsidR="000F304E" w:rsidRPr="000F304E" w:rsidRDefault="000F304E" w:rsidP="006151D1">
      <w:pPr>
        <w:pStyle w:val="Figurelegend"/>
        <w:spacing w:line="276" w:lineRule="auto"/>
      </w:pPr>
      <w:r>
        <w:t>S</w:t>
      </w:r>
      <w:r w:rsidRPr="000F304E">
        <w:t>catterplot illustrating the effect sizes of significant </w:t>
      </w:r>
      <w:r w:rsidRPr="000F304E">
        <w:rPr>
          <w:i/>
          <w:iCs/>
        </w:rPr>
        <w:t>cis</w:t>
      </w:r>
      <w:r w:rsidRPr="000F304E">
        <w:t>-eQTLs</w:t>
      </w:r>
      <w:r>
        <w:t xml:space="preserve"> (</w:t>
      </w:r>
      <w:proofErr w:type="spellStart"/>
      <w:r>
        <w:rPr>
          <w:i/>
          <w:iCs/>
        </w:rPr>
        <w:t>P</w:t>
      </w:r>
      <w:r>
        <w:rPr>
          <w:vertAlign w:val="subscript"/>
        </w:rPr>
        <w:t>adj</w:t>
      </w:r>
      <w:proofErr w:type="spellEnd"/>
      <w:r>
        <w:rPr>
          <w:vertAlign w:val="subscript"/>
        </w:rPr>
        <w:t>.</w:t>
      </w:r>
      <w:r>
        <w:t xml:space="preserve"> &lt; 0.1)</w:t>
      </w:r>
      <w:r w:rsidRPr="000F304E">
        <w:t xml:space="preserve"> identified in this study</w:t>
      </w:r>
      <w:r>
        <w:t xml:space="preserve"> (</w:t>
      </w:r>
      <w:r>
        <w:rPr>
          <w:i/>
          <w:iCs/>
        </w:rPr>
        <w:t>x</w:t>
      </w:r>
      <w:r>
        <w:t>-axis)</w:t>
      </w:r>
      <w:r w:rsidRPr="000F304E">
        <w:t xml:space="preserve"> and matched variant-gene pairs identified in the </w:t>
      </w:r>
      <w:r>
        <w:t>INTERVAL cohort (</w:t>
      </w:r>
      <w:r>
        <w:rPr>
          <w:i/>
          <w:iCs/>
        </w:rPr>
        <w:t>y</w:t>
      </w:r>
      <w:r>
        <w:t>-axis)</w:t>
      </w:r>
      <w:r w:rsidRPr="000F304E">
        <w:t>. Spearman correlation values are also reported in addition to the corresponding </w:t>
      </w:r>
      <w:r w:rsidRPr="000F304E">
        <w:rPr>
          <w:i/>
          <w:iCs/>
        </w:rPr>
        <w:t>P</w:t>
      </w:r>
      <w:r w:rsidRPr="000F304E">
        <w:t xml:space="preserve">-value representing the significance level of each respective correlation. The coloured lines indicate lines of best fit within each </w:t>
      </w:r>
      <w:r>
        <w:t>timepoint</w:t>
      </w:r>
      <w:r w:rsidRPr="000F304E">
        <w:t>, respectively.</w:t>
      </w:r>
    </w:p>
    <w:p w14:paraId="204E3A10" w14:textId="77777777" w:rsidR="00AE00BE" w:rsidRDefault="00AE00BE" w:rsidP="0026307D">
      <w:pPr>
        <w:spacing w:after="240" w:line="240" w:lineRule="auto"/>
        <w:jc w:val="center"/>
      </w:pPr>
    </w:p>
    <w:p w14:paraId="2B5AE6E2" w14:textId="77777777" w:rsidR="00AE00BE" w:rsidRDefault="00AE00BE" w:rsidP="0026307D">
      <w:pPr>
        <w:spacing w:after="240" w:line="240" w:lineRule="auto"/>
        <w:jc w:val="center"/>
      </w:pPr>
    </w:p>
    <w:p w14:paraId="152318AC" w14:textId="77777777" w:rsidR="00AE00BE" w:rsidRDefault="00AE00BE" w:rsidP="0026307D">
      <w:pPr>
        <w:spacing w:after="240" w:line="240" w:lineRule="auto"/>
        <w:jc w:val="center"/>
      </w:pPr>
    </w:p>
    <w:p w14:paraId="574C7399" w14:textId="77777777" w:rsidR="00AE00BE" w:rsidRDefault="00AE00BE" w:rsidP="006151D1">
      <w:pPr>
        <w:spacing w:after="240" w:line="240" w:lineRule="auto"/>
      </w:pPr>
    </w:p>
    <w:p w14:paraId="08EFDB3F" w14:textId="7ECE1521" w:rsidR="00835964" w:rsidRPr="00246960" w:rsidRDefault="0084428C" w:rsidP="0026307D">
      <w:pPr>
        <w:spacing w:after="240" w:line="240" w:lineRule="auto"/>
        <w:jc w:val="center"/>
      </w:pPr>
      <w:r>
        <w:rPr>
          <w:noProof/>
          <w14:ligatures w14:val="standardContextual"/>
        </w:rPr>
        <w:lastRenderedPageBreak/>
        <w:drawing>
          <wp:inline distT="0" distB="0" distL="0" distR="0" wp14:anchorId="1CDA2BE9" wp14:editId="298BDB66">
            <wp:extent cx="5564388" cy="7260609"/>
            <wp:effectExtent l="0" t="0" r="0" b="0"/>
            <wp:docPr id="1439670497" name="Picture 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670497" name="Picture 5" descr="A screenshot of a graph&#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82625" cy="7284405"/>
                    </a:xfrm>
                    <a:prstGeom prst="rect">
                      <a:avLst/>
                    </a:prstGeom>
                  </pic:spPr>
                </pic:pic>
              </a:graphicData>
            </a:graphic>
          </wp:inline>
        </w:drawing>
      </w:r>
    </w:p>
    <w:p w14:paraId="4096FE56" w14:textId="25E022CC" w:rsidR="00FE3889" w:rsidRPr="00FE3889" w:rsidRDefault="00C46C35" w:rsidP="00D6688A">
      <w:pPr>
        <w:pStyle w:val="Heading2"/>
        <w:jc w:val="both"/>
      </w:pPr>
      <w:bookmarkStart w:id="15" w:name="_Toc204958879"/>
      <w:r w:rsidRPr="00C46C35">
        <w:rPr>
          <w:rStyle w:val="Heading1Char"/>
          <w:b/>
          <w:bCs/>
          <w:color w:val="auto"/>
          <w:sz w:val="24"/>
          <w:szCs w:val="26"/>
        </w:rPr>
        <w:t xml:space="preserve">Figure </w:t>
      </w:r>
      <w:r w:rsidR="00CE1779" w:rsidRPr="00FE3889">
        <w:rPr>
          <w:rStyle w:val="Heading1Char"/>
          <w:b/>
          <w:color w:val="auto"/>
          <w:sz w:val="24"/>
          <w:szCs w:val="26"/>
        </w:rPr>
        <w:t>S</w:t>
      </w:r>
      <w:r w:rsidR="00AE00BE">
        <w:rPr>
          <w:rStyle w:val="Heading1Char"/>
          <w:b/>
          <w:color w:val="auto"/>
          <w:sz w:val="24"/>
          <w:szCs w:val="26"/>
        </w:rPr>
        <w:t>12</w:t>
      </w:r>
      <w:r w:rsidR="00F126DC" w:rsidRPr="00FE3889">
        <w:rPr>
          <w:rStyle w:val="Heading1Char"/>
          <w:b/>
          <w:color w:val="auto"/>
          <w:sz w:val="24"/>
          <w:szCs w:val="26"/>
        </w:rPr>
        <w:t>: Re</w:t>
      </w:r>
      <w:r w:rsidR="00A47FFA" w:rsidRPr="00FE3889">
        <w:rPr>
          <w:rStyle w:val="Heading1Char"/>
          <w:b/>
          <w:color w:val="auto"/>
          <w:sz w:val="24"/>
          <w:szCs w:val="26"/>
        </w:rPr>
        <w:t>-estimation</w:t>
      </w:r>
      <w:r w:rsidR="00F126DC" w:rsidRPr="00FE3889">
        <w:rPr>
          <w:rStyle w:val="Heading1Char"/>
          <w:b/>
          <w:color w:val="auto"/>
          <w:sz w:val="24"/>
          <w:szCs w:val="26"/>
        </w:rPr>
        <w:t xml:space="preserve"> of </w:t>
      </w:r>
      <w:r w:rsidR="00CD7121" w:rsidRPr="00FE3889">
        <w:rPr>
          <w:rStyle w:val="Heading1Char"/>
          <w:b/>
          <w:i/>
          <w:iCs/>
          <w:color w:val="auto"/>
          <w:sz w:val="24"/>
          <w:szCs w:val="26"/>
        </w:rPr>
        <w:t>cis</w:t>
      </w:r>
      <w:r w:rsidR="00F126DC" w:rsidRPr="00FE3889">
        <w:rPr>
          <w:rStyle w:val="Heading1Char"/>
          <w:b/>
          <w:color w:val="auto"/>
          <w:sz w:val="24"/>
          <w:szCs w:val="26"/>
        </w:rPr>
        <w:t xml:space="preserve">-eQTL effect sizes and standard error estimates using </w:t>
      </w:r>
      <w:proofErr w:type="spellStart"/>
      <w:r w:rsidR="00F126DC" w:rsidRPr="00FE3889">
        <w:rPr>
          <w:rStyle w:val="Heading1Char"/>
          <w:b/>
          <w:color w:val="auto"/>
          <w:sz w:val="24"/>
          <w:szCs w:val="26"/>
        </w:rPr>
        <w:t>mash</w:t>
      </w:r>
      <w:r w:rsidR="004E2F07">
        <w:rPr>
          <w:rStyle w:val="Heading1Char"/>
          <w:b/>
          <w:color w:val="auto"/>
          <w:sz w:val="24"/>
          <w:szCs w:val="26"/>
        </w:rPr>
        <w:t>r</w:t>
      </w:r>
      <w:proofErr w:type="spellEnd"/>
      <w:r w:rsidR="00134742">
        <w:rPr>
          <w:rStyle w:val="Heading1Char"/>
          <w:b/>
          <w:color w:val="auto"/>
          <w:sz w:val="24"/>
          <w:szCs w:val="26"/>
        </w:rPr>
        <w:t>.</w:t>
      </w:r>
      <w:bookmarkEnd w:id="15"/>
      <w:r w:rsidR="004A5686" w:rsidRPr="00FE3889">
        <w:t xml:space="preserve"> </w:t>
      </w:r>
    </w:p>
    <w:p w14:paraId="03D6AF79" w14:textId="31ED9C81" w:rsidR="00835964" w:rsidRDefault="00C46C35" w:rsidP="00C46C35">
      <w:pPr>
        <w:pStyle w:val="Figurelegend"/>
        <w:spacing w:line="276" w:lineRule="auto"/>
        <w:rPr>
          <w:rStyle w:val="FigurelegendChar"/>
          <w:bCs/>
        </w:rPr>
      </w:pPr>
      <w:r w:rsidRPr="00C46C35">
        <w:t>(</w:t>
      </w:r>
      <w:r w:rsidR="0084428C">
        <w:rPr>
          <w:b/>
          <w:bCs w:val="0"/>
        </w:rPr>
        <w:t>a</w:t>
      </w:r>
      <w:r w:rsidRPr="00C46C35">
        <w:t>)</w:t>
      </w:r>
      <w:r w:rsidR="00F126DC" w:rsidRPr="00246960">
        <w:t xml:space="preserve"> </w:t>
      </w:r>
      <w:r w:rsidR="00F126DC" w:rsidRPr="00246960">
        <w:rPr>
          <w:rStyle w:val="FigurelegendChar"/>
          <w:bCs/>
        </w:rPr>
        <w:t>Box</w:t>
      </w:r>
      <w:r w:rsidR="000D7861" w:rsidRPr="00246960">
        <w:rPr>
          <w:rStyle w:val="FigurelegendChar"/>
          <w:bCs/>
        </w:rPr>
        <w:t xml:space="preserve"> </w:t>
      </w:r>
      <w:r w:rsidR="00F126DC" w:rsidRPr="00246960">
        <w:rPr>
          <w:rStyle w:val="FigurelegendChar"/>
          <w:bCs/>
        </w:rPr>
        <w:t xml:space="preserve">plots showing the distribution of effect size for the most significant variant tested across all </w:t>
      </w:r>
      <w:r w:rsidR="000D7861" w:rsidRPr="00246960">
        <w:rPr>
          <w:rStyle w:val="FigurelegendChar"/>
          <w:bCs/>
        </w:rPr>
        <w:t xml:space="preserve">five </w:t>
      </w:r>
      <w:r w:rsidR="00F126DC" w:rsidRPr="00246960">
        <w:rPr>
          <w:rStyle w:val="FigurelegendChar"/>
          <w:bCs/>
        </w:rPr>
        <w:t>groups and coloured based on the original TensorQTL</w:t>
      </w:r>
      <w:r w:rsidR="00F126DC" w:rsidRPr="0026307D">
        <w:rPr>
          <w:rStyle w:val="FigurelegendChar"/>
          <w:b/>
          <w:bCs/>
        </w:rPr>
        <w:fldChar w:fldCharType="begin">
          <w:fldData xml:space="preserve">PEVuZE5vdGU+PENpdGU+PEF1dGhvcj5UYXlsb3ItV2VpbmVyPC9BdXRob3I+PFllYXI+MjAxOTwv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==
</w:fldData>
        </w:fldChar>
      </w:r>
      <w:r w:rsidR="004E2F07">
        <w:rPr>
          <w:rStyle w:val="FigurelegendChar"/>
          <w:b/>
          <w:bCs/>
        </w:rPr>
        <w:instrText xml:space="preserve"> ADDIN EN.CITE </w:instrText>
      </w:r>
      <w:r w:rsidR="004E2F07">
        <w:rPr>
          <w:rStyle w:val="FigurelegendChar"/>
          <w:b/>
          <w:bCs/>
        </w:rPr>
        <w:fldChar w:fldCharType="begin">
          <w:fldData xml:space="preserve">PEVuZE5vdGU+PENpdGU+PEF1dGhvcj5UYXlsb3ItV2VpbmVyPC9BdXRob3I+PFllYXI+MjAxOTwv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==
</w:fldData>
        </w:fldChar>
      </w:r>
      <w:r w:rsidR="004E2F07">
        <w:rPr>
          <w:rStyle w:val="FigurelegendChar"/>
          <w:b/>
          <w:bCs/>
        </w:rPr>
        <w:instrText xml:space="preserve"> ADDIN EN.CITE.DATA </w:instrText>
      </w:r>
      <w:r w:rsidR="004E2F07">
        <w:rPr>
          <w:rStyle w:val="FigurelegendChar"/>
          <w:b/>
          <w:bCs/>
        </w:rPr>
      </w:r>
      <w:r w:rsidR="004E2F07">
        <w:rPr>
          <w:rStyle w:val="FigurelegendChar"/>
          <w:b/>
          <w:bCs/>
        </w:rPr>
        <w:fldChar w:fldCharType="end"/>
      </w:r>
      <w:r w:rsidR="00F126DC" w:rsidRPr="0026307D">
        <w:rPr>
          <w:rStyle w:val="FigurelegendChar"/>
          <w:b/>
          <w:bCs/>
        </w:rPr>
      </w:r>
      <w:r w:rsidR="00F126DC" w:rsidRPr="0026307D">
        <w:rPr>
          <w:rStyle w:val="FigurelegendChar"/>
          <w:b/>
          <w:bCs/>
        </w:rPr>
        <w:fldChar w:fldCharType="separate"/>
      </w:r>
      <w:r w:rsidR="004E2F07" w:rsidRPr="004E2F07">
        <w:rPr>
          <w:rStyle w:val="FigurelegendChar"/>
          <w:bCs/>
          <w:noProof/>
          <w:vertAlign w:val="superscript"/>
        </w:rPr>
        <w:t>5</w:t>
      </w:r>
      <w:r w:rsidR="00F126DC" w:rsidRPr="0026307D">
        <w:rPr>
          <w:rStyle w:val="FigurelegendChar"/>
          <w:b/>
          <w:bCs/>
        </w:rPr>
        <w:fldChar w:fldCharType="end"/>
      </w:r>
      <w:r w:rsidR="00F126DC" w:rsidRPr="00246960">
        <w:rPr>
          <w:rStyle w:val="FigurelegendChar"/>
          <w:bCs/>
        </w:rPr>
        <w:t xml:space="preserve"> effect size </w:t>
      </w:r>
      <w:r w:rsidR="004A5686">
        <w:rPr>
          <w:rStyle w:val="FigurelegendChar"/>
          <w:bCs/>
        </w:rPr>
        <w:t>(slope)</w:t>
      </w:r>
      <w:r w:rsidR="00D6688A">
        <w:rPr>
          <w:rStyle w:val="FigurelegendChar"/>
          <w:bCs/>
        </w:rPr>
        <w:t xml:space="preserve"> and</w:t>
      </w:r>
      <w:r w:rsidR="00F126DC" w:rsidRPr="00246960">
        <w:rPr>
          <w:rStyle w:val="FigurelegendChar"/>
          <w:bCs/>
        </w:rPr>
        <w:t xml:space="preserve"> marsh</w:t>
      </w:r>
      <w:r w:rsidR="004E2F07">
        <w:rPr>
          <w:rStyle w:val="FigurelegendChar"/>
          <w:bCs/>
        </w:rPr>
        <w:t>r</w:t>
      </w:r>
      <w:r w:rsidR="00F126DC" w:rsidRPr="00246960">
        <w:rPr>
          <w:rStyle w:val="FigurelegendChar"/>
        </w:rPr>
        <w:fldChar w:fldCharType="begin">
          <w:fldData xml:space="preserve">PEVuZE5vdGU+PENpdGU+PEF1dGhvcj5VcmJ1dDwvQXV0aG9yPjxZZWFyPjIwMTk8L1llYXI+PFJl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</w:fldData>
        </w:fldChar>
      </w:r>
      <w:r w:rsidR="004E2F07">
        <w:rPr>
          <w:rStyle w:val="FigurelegendChar"/>
        </w:rPr>
        <w:instrText xml:space="preserve"> ADDIN EN.CITE </w:instrText>
      </w:r>
      <w:r w:rsidR="004E2F07">
        <w:rPr>
          <w:rStyle w:val="FigurelegendChar"/>
        </w:rPr>
        <w:fldChar w:fldCharType="begin">
          <w:fldData xml:space="preserve">PEVuZE5vdGU+PENpdGU+PEF1dGhvcj5VcmJ1dDwvQXV0aG9yPjxZZWFyPjIwMTk8L1llYXI+PFJl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</w:fldData>
        </w:fldChar>
      </w:r>
      <w:r w:rsidR="004E2F07">
        <w:rPr>
          <w:rStyle w:val="FigurelegendChar"/>
        </w:rPr>
        <w:instrText xml:space="preserve"> ADDIN EN.CITE.DATA </w:instrText>
      </w:r>
      <w:r w:rsidR="004E2F07">
        <w:rPr>
          <w:rStyle w:val="FigurelegendChar"/>
        </w:rPr>
      </w:r>
      <w:r w:rsidR="004E2F07">
        <w:rPr>
          <w:rStyle w:val="FigurelegendChar"/>
        </w:rPr>
        <w:fldChar w:fldCharType="end"/>
      </w:r>
      <w:r w:rsidR="00F126DC" w:rsidRPr="00246960">
        <w:rPr>
          <w:rStyle w:val="FigurelegendChar"/>
        </w:rPr>
      </w:r>
      <w:r w:rsidR="00F126DC" w:rsidRPr="00246960">
        <w:rPr>
          <w:rStyle w:val="FigurelegendChar"/>
        </w:rPr>
        <w:fldChar w:fldCharType="separate"/>
      </w:r>
      <w:r w:rsidR="004E2F07" w:rsidRPr="004E2F07">
        <w:rPr>
          <w:rStyle w:val="FigurelegendChar"/>
          <w:noProof/>
          <w:vertAlign w:val="superscript"/>
        </w:rPr>
        <w:t>6</w:t>
      </w:r>
      <w:r w:rsidR="00F126DC" w:rsidRPr="00246960">
        <w:rPr>
          <w:rStyle w:val="FigurelegendChar"/>
        </w:rPr>
        <w:fldChar w:fldCharType="end"/>
      </w:r>
      <w:r w:rsidR="00F126DC" w:rsidRPr="00246960">
        <w:rPr>
          <w:rStyle w:val="FigurelegendChar"/>
        </w:rPr>
        <w:t xml:space="preserve"> p</w:t>
      </w:r>
      <w:r w:rsidR="00F126DC" w:rsidRPr="00246960">
        <w:rPr>
          <w:rStyle w:val="FigurelegendChar"/>
          <w:bCs/>
        </w:rPr>
        <w:t>osterior mean</w:t>
      </w:r>
      <w:r w:rsidR="004A5686">
        <w:rPr>
          <w:rStyle w:val="FigurelegendChar"/>
          <w:bCs/>
        </w:rPr>
        <w:t xml:space="preserve"> effect size</w:t>
      </w:r>
      <w:r w:rsidR="00F126DC" w:rsidRPr="004E2F07">
        <w:rPr>
          <w:rStyle w:val="FigurelegendChar"/>
          <w:bCs/>
          <w:i/>
          <w:iCs/>
        </w:rPr>
        <w:t>.</w:t>
      </w:r>
      <w:r w:rsidR="00F126DC" w:rsidRPr="00246960">
        <w:rPr>
          <w:rStyle w:val="FigurelegendChar"/>
          <w:bCs/>
        </w:rPr>
        <w:t xml:space="preserve"> </w:t>
      </w:r>
      <w:r w:rsidR="00D6688A">
        <w:rPr>
          <w:rStyle w:val="FigurelegendChar"/>
          <w:bCs/>
          <w:i/>
          <w:iCs/>
        </w:rPr>
        <w:t>P</w:t>
      </w:r>
      <w:r w:rsidR="00D6688A" w:rsidRPr="004E2F07">
        <w:rPr>
          <w:rStyle w:val="FigurelegendChar"/>
          <w:bCs/>
        </w:rPr>
        <w:t>-values</w:t>
      </w:r>
      <w:r w:rsidR="00D6688A">
        <w:rPr>
          <w:rStyle w:val="FigurelegendChar"/>
          <w:bCs/>
        </w:rPr>
        <w:t xml:space="preserve"> are </w:t>
      </w:r>
      <w:r w:rsidR="004E2F07">
        <w:rPr>
          <w:rStyle w:val="FigurelegendChar"/>
          <w:bCs/>
        </w:rPr>
        <w:t>inferred from</w:t>
      </w:r>
      <w:r w:rsidR="00F126DC" w:rsidRPr="00246960">
        <w:rPr>
          <w:rStyle w:val="FigurelegendChar"/>
          <w:bCs/>
        </w:rPr>
        <w:t xml:space="preserve"> </w:t>
      </w:r>
      <w:r w:rsidR="004E2F07">
        <w:rPr>
          <w:rStyle w:val="FigurelegendChar"/>
          <w:bCs/>
          <w:i/>
          <w:iCs/>
        </w:rPr>
        <w:t>t</w:t>
      </w:r>
      <w:r w:rsidR="00F126DC" w:rsidRPr="00246960">
        <w:rPr>
          <w:rStyle w:val="FigurelegendChar"/>
          <w:bCs/>
        </w:rPr>
        <w:t>-test</w:t>
      </w:r>
      <w:r w:rsidR="004E2F07">
        <w:rPr>
          <w:rStyle w:val="FigurelegendChar"/>
          <w:bCs/>
        </w:rPr>
        <w:t>s</w:t>
      </w:r>
      <w:r w:rsidR="00F126DC" w:rsidRPr="00246960">
        <w:rPr>
          <w:rStyle w:val="FigurelegendChar"/>
          <w:bCs/>
        </w:rPr>
        <w:t xml:space="preserve"> </w:t>
      </w:r>
      <w:r w:rsidR="00D6688A">
        <w:rPr>
          <w:rStyle w:val="FigurelegendChar"/>
          <w:bCs/>
        </w:rPr>
        <w:t xml:space="preserve">comparing the </w:t>
      </w:r>
      <w:r w:rsidR="004E2F07">
        <w:rPr>
          <w:rStyle w:val="FigurelegendChar"/>
          <w:bCs/>
        </w:rPr>
        <w:t>mean</w:t>
      </w:r>
      <w:r w:rsidR="00F126DC" w:rsidRPr="00246960">
        <w:rPr>
          <w:rStyle w:val="FigurelegendChar"/>
          <w:bCs/>
        </w:rPr>
        <w:t xml:space="preserve"> effect size an</w:t>
      </w:r>
      <w:r w:rsidR="004E2F07">
        <w:rPr>
          <w:rStyle w:val="FigurelegendChar"/>
          <w:bCs/>
        </w:rPr>
        <w:t>d the mean</w:t>
      </w:r>
      <w:r w:rsidR="00F126DC" w:rsidRPr="00246960">
        <w:rPr>
          <w:rStyle w:val="FigurelegendChar"/>
          <w:bCs/>
        </w:rPr>
        <w:t xml:space="preserve"> posterior mean</w:t>
      </w:r>
      <w:r w:rsidR="004E2F07">
        <w:rPr>
          <w:rStyle w:val="FigurelegendChar"/>
          <w:bCs/>
        </w:rPr>
        <w:t xml:space="preserve"> effect size estimate </w:t>
      </w:r>
      <w:r w:rsidR="00D6688A">
        <w:rPr>
          <w:rStyle w:val="FigurelegendChar"/>
          <w:bCs/>
        </w:rPr>
        <w:t>in each timepoint, respectively</w:t>
      </w:r>
      <w:r w:rsidR="00F126DC" w:rsidRPr="00246960">
        <w:rPr>
          <w:rStyle w:val="FigurelegendChar"/>
          <w:bCs/>
        </w:rPr>
        <w:t xml:space="preserve">. </w:t>
      </w:r>
      <w:r w:rsidR="00654006">
        <w:rPr>
          <w:rStyle w:val="FigurelegendChar"/>
          <w:bCs/>
        </w:rPr>
        <w:t>(</w:t>
      </w:r>
      <w:r w:rsidR="0084428C">
        <w:rPr>
          <w:rStyle w:val="FigurelegendChar"/>
          <w:b/>
        </w:rPr>
        <w:t>b</w:t>
      </w:r>
      <w:r w:rsidR="00654006" w:rsidRPr="00654006">
        <w:rPr>
          <w:rStyle w:val="FigurelegendChar"/>
          <w:bCs/>
        </w:rPr>
        <w:t>)</w:t>
      </w:r>
      <w:r w:rsidR="004A5686">
        <w:rPr>
          <w:rStyle w:val="FigurelegendChar"/>
          <w:bCs/>
        </w:rPr>
        <w:t xml:space="preserve"> </w:t>
      </w:r>
      <w:r w:rsidR="00F126DC" w:rsidRPr="00246960">
        <w:rPr>
          <w:rStyle w:val="FigurelegendChar"/>
          <w:bCs/>
        </w:rPr>
        <w:t xml:space="preserve">Same </w:t>
      </w:r>
      <w:r w:rsidR="00F126DC" w:rsidRPr="00654006">
        <w:rPr>
          <w:rStyle w:val="FigurelegendChar"/>
          <w:bCs/>
        </w:rPr>
        <w:t>as</w:t>
      </w:r>
      <w:r w:rsidR="00F126DC" w:rsidRPr="00246960">
        <w:rPr>
          <w:rStyle w:val="FigurelegendChar"/>
          <w:bCs/>
        </w:rPr>
        <w:t xml:space="preserve"> </w:t>
      </w:r>
      <w:r>
        <w:rPr>
          <w:rStyle w:val="FigurelegendChar"/>
          <w:bCs/>
        </w:rPr>
        <w:t>(</w:t>
      </w:r>
      <w:r w:rsidR="0084428C">
        <w:rPr>
          <w:rStyle w:val="FigurelegendChar"/>
          <w:b/>
        </w:rPr>
        <w:t>a</w:t>
      </w:r>
      <w:r>
        <w:rPr>
          <w:rStyle w:val="FigurelegendChar"/>
          <w:bCs/>
        </w:rPr>
        <w:t>)</w:t>
      </w:r>
      <w:r w:rsidR="00F126DC" w:rsidRPr="00246960">
        <w:rPr>
          <w:rStyle w:val="FigurelegendChar"/>
          <w:bCs/>
        </w:rPr>
        <w:t xml:space="preserve"> but illustrating the standard error estimates for </w:t>
      </w:r>
      <w:r w:rsidR="00A47FFA" w:rsidRPr="00246960">
        <w:rPr>
          <w:rStyle w:val="FigurelegendChar"/>
          <w:bCs/>
        </w:rPr>
        <w:t xml:space="preserve">the most significant variant tested across all </w:t>
      </w:r>
      <w:r w:rsidR="000D7861" w:rsidRPr="00246960">
        <w:rPr>
          <w:rStyle w:val="FigurelegendChar"/>
          <w:bCs/>
        </w:rPr>
        <w:t xml:space="preserve">five </w:t>
      </w:r>
      <w:r w:rsidR="00A47FFA" w:rsidRPr="00246960">
        <w:rPr>
          <w:rStyle w:val="FigurelegendChar"/>
          <w:bCs/>
        </w:rPr>
        <w:t xml:space="preserve">groups and </w:t>
      </w:r>
      <w:r w:rsidR="000D7861" w:rsidRPr="00246960">
        <w:rPr>
          <w:rStyle w:val="FigurelegendChar"/>
          <w:bCs/>
        </w:rPr>
        <w:t xml:space="preserve">the </w:t>
      </w:r>
      <w:proofErr w:type="spellStart"/>
      <w:r w:rsidR="00A47FFA" w:rsidRPr="00246960">
        <w:rPr>
          <w:rStyle w:val="FigurelegendChar"/>
          <w:bCs/>
        </w:rPr>
        <w:t>mash</w:t>
      </w:r>
      <w:r w:rsidR="004E2F07">
        <w:rPr>
          <w:rStyle w:val="FigurelegendChar"/>
          <w:bCs/>
        </w:rPr>
        <w:t>r</w:t>
      </w:r>
      <w:proofErr w:type="spellEnd"/>
      <w:r w:rsidR="00A47FFA" w:rsidRPr="00246960">
        <w:rPr>
          <w:rStyle w:val="FigurelegendChar"/>
          <w:bCs/>
        </w:rPr>
        <w:t xml:space="preserve"> posterior standard deviation.</w:t>
      </w:r>
      <w:r w:rsidR="004E2F07">
        <w:rPr>
          <w:rStyle w:val="FigurelegendChar"/>
          <w:bCs/>
        </w:rPr>
        <w:t xml:space="preserve"> </w:t>
      </w:r>
      <w:r w:rsidR="004E2F07">
        <w:rPr>
          <w:rStyle w:val="FigurelegendChar"/>
          <w:bCs/>
          <w:i/>
          <w:iCs/>
        </w:rPr>
        <w:t>P</w:t>
      </w:r>
      <w:r w:rsidR="004E2F07">
        <w:rPr>
          <w:rStyle w:val="FigurelegendChar"/>
          <w:bCs/>
        </w:rPr>
        <w:t xml:space="preserve">-values are inferred from </w:t>
      </w:r>
      <w:r w:rsidR="004E2F07">
        <w:rPr>
          <w:rStyle w:val="FigurelegendChar"/>
          <w:bCs/>
          <w:i/>
          <w:iCs/>
        </w:rPr>
        <w:t>F</w:t>
      </w:r>
      <w:r w:rsidR="004E2F07">
        <w:rPr>
          <w:rStyle w:val="FigurelegendChar"/>
          <w:bCs/>
        </w:rPr>
        <w:t>-tests comparing the standard error estimates and posterior standard deviation estimates in each group separately.</w:t>
      </w:r>
    </w:p>
    <w:p w14:paraId="09A3C6CC" w14:textId="1102EBB8" w:rsidR="00AE00BE" w:rsidRPr="00FF4362" w:rsidRDefault="00D8652E" w:rsidP="006F288A">
      <w:pPr>
        <w:pStyle w:val="Figurelegend"/>
        <w:spacing w:line="276" w:lineRule="auto"/>
        <w:jc w:val="center"/>
        <w:rPr>
          <w:rStyle w:val="FigurelegendChar"/>
          <w:bCs/>
        </w:rPr>
      </w:pPr>
      <w:r>
        <w:rPr>
          <w:noProof/>
          <w14:ligatures w14:val="standardContextual"/>
        </w:rPr>
        <w:lastRenderedPageBreak/>
        <w:drawing>
          <wp:inline distT="0" distB="0" distL="0" distR="0" wp14:anchorId="2E6F863A" wp14:editId="463BB661">
            <wp:extent cx="6120130" cy="5904865"/>
            <wp:effectExtent l="0" t="0" r="0" b="635"/>
            <wp:docPr id="411240300" name="Picture 10" descr="A red dotted diagram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240300" name="Picture 10" descr="A red dotted diagram with black text&#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20130" cy="5904865"/>
                    </a:xfrm>
                    <a:prstGeom prst="rect">
                      <a:avLst/>
                    </a:prstGeom>
                  </pic:spPr>
                </pic:pic>
              </a:graphicData>
            </a:graphic>
          </wp:inline>
        </w:drawing>
      </w:r>
    </w:p>
    <w:p w14:paraId="1742C87E" w14:textId="021588FC" w:rsidR="00AE00BE" w:rsidRPr="00FE3889" w:rsidRDefault="00AE00BE" w:rsidP="00AE00BE">
      <w:pPr>
        <w:pStyle w:val="Heading2"/>
        <w:jc w:val="both"/>
      </w:pPr>
      <w:bookmarkStart w:id="16" w:name="_Toc204958880"/>
      <w:r w:rsidRPr="00C46C35">
        <w:rPr>
          <w:rStyle w:val="Heading1Char"/>
          <w:b/>
          <w:bCs/>
          <w:color w:val="auto"/>
          <w:sz w:val="24"/>
          <w:szCs w:val="26"/>
        </w:rPr>
        <w:t xml:space="preserve">Figure </w:t>
      </w:r>
      <w:r w:rsidRPr="00FE3889">
        <w:rPr>
          <w:rStyle w:val="Heading1Char"/>
          <w:b/>
          <w:color w:val="auto"/>
          <w:sz w:val="24"/>
          <w:szCs w:val="26"/>
        </w:rPr>
        <w:t>S1</w:t>
      </w:r>
      <w:r>
        <w:rPr>
          <w:rStyle w:val="Heading1Char"/>
          <w:b/>
          <w:color w:val="auto"/>
          <w:sz w:val="24"/>
          <w:szCs w:val="26"/>
        </w:rPr>
        <w:t>3</w:t>
      </w:r>
      <w:r w:rsidRPr="00FE3889">
        <w:rPr>
          <w:rStyle w:val="Heading1Char"/>
          <w:b/>
          <w:color w:val="auto"/>
          <w:sz w:val="24"/>
          <w:szCs w:val="26"/>
        </w:rPr>
        <w:t>:</w:t>
      </w:r>
      <w:r w:rsidR="006F288A">
        <w:rPr>
          <w:rStyle w:val="Heading1Char"/>
          <w:b/>
          <w:color w:val="auto"/>
          <w:sz w:val="24"/>
          <w:szCs w:val="26"/>
        </w:rPr>
        <w:t xml:space="preserve"> </w:t>
      </w:r>
      <w:r w:rsidR="006F288A">
        <w:rPr>
          <w:rStyle w:val="Heading1Char"/>
          <w:rFonts w:eastAsiaTheme="minorHAnsi" w:cstheme="minorHAnsi"/>
          <w:b/>
          <w:color w:val="auto"/>
          <w:sz w:val="24"/>
          <w:szCs w:val="22"/>
        </w:rPr>
        <w:t xml:space="preserve">Effect size comparison of </w:t>
      </w:r>
      <w:r w:rsidR="006F288A">
        <w:rPr>
          <w:rStyle w:val="Heading1Char"/>
          <w:rFonts w:eastAsiaTheme="minorHAnsi" w:cstheme="minorHAnsi"/>
          <w:b/>
          <w:i/>
          <w:iCs/>
          <w:color w:val="auto"/>
          <w:sz w:val="24"/>
          <w:szCs w:val="22"/>
        </w:rPr>
        <w:t>cis</w:t>
      </w:r>
      <w:r w:rsidR="006F288A">
        <w:rPr>
          <w:rStyle w:val="Heading1Char"/>
          <w:rFonts w:eastAsiaTheme="minorHAnsi" w:cstheme="minorHAnsi"/>
          <w:b/>
          <w:color w:val="auto"/>
          <w:sz w:val="24"/>
          <w:szCs w:val="22"/>
        </w:rPr>
        <w:t xml:space="preserve">-eQTLs after </w:t>
      </w:r>
      <w:proofErr w:type="spellStart"/>
      <w:r w:rsidR="006F288A">
        <w:rPr>
          <w:rStyle w:val="Heading1Char"/>
          <w:rFonts w:eastAsiaTheme="minorHAnsi" w:cstheme="minorHAnsi"/>
          <w:b/>
          <w:color w:val="auto"/>
          <w:sz w:val="24"/>
          <w:szCs w:val="22"/>
        </w:rPr>
        <w:t>mashr</w:t>
      </w:r>
      <w:proofErr w:type="spellEnd"/>
      <w:r w:rsidR="006F288A">
        <w:rPr>
          <w:rStyle w:val="Heading1Char"/>
          <w:rFonts w:eastAsiaTheme="minorHAnsi" w:cstheme="minorHAnsi"/>
          <w:b/>
          <w:color w:val="auto"/>
          <w:sz w:val="24"/>
          <w:szCs w:val="22"/>
        </w:rPr>
        <w:t xml:space="preserve"> analysis to matched variant-gene pairs identified in the INTERVAL cohort</w:t>
      </w:r>
      <w:r w:rsidR="006F288A" w:rsidRPr="007510BE">
        <w:rPr>
          <w:rStyle w:val="Heading1Char"/>
          <w:b/>
          <w:color w:val="auto"/>
          <w:sz w:val="24"/>
          <w:szCs w:val="26"/>
        </w:rPr>
        <w:t>.</w:t>
      </w:r>
      <w:bookmarkEnd w:id="16"/>
    </w:p>
    <w:p w14:paraId="559AABB4" w14:textId="71C53BF3" w:rsidR="000F304E" w:rsidRPr="000F304E" w:rsidRDefault="000F304E" w:rsidP="006151D1">
      <w:pPr>
        <w:pStyle w:val="Figurelegend"/>
        <w:spacing w:line="276" w:lineRule="auto"/>
      </w:pPr>
      <w:r>
        <w:t>S</w:t>
      </w:r>
      <w:r w:rsidRPr="000F304E">
        <w:t>catterplot illustrating the</w:t>
      </w:r>
      <w:r>
        <w:t xml:space="preserve"> posterior mean</w:t>
      </w:r>
      <w:r w:rsidRPr="000F304E">
        <w:t xml:space="preserve"> effect sizes</w:t>
      </w:r>
      <w:r>
        <w:t xml:space="preserve"> determined from </w:t>
      </w:r>
      <w:proofErr w:type="spellStart"/>
      <w:r>
        <w:t>mashr</w:t>
      </w:r>
      <w:proofErr w:type="spellEnd"/>
      <w:r w:rsidRPr="000F304E">
        <w:t xml:space="preserve"> of significant </w:t>
      </w:r>
      <w:r w:rsidRPr="000F304E">
        <w:rPr>
          <w:i/>
          <w:iCs/>
        </w:rPr>
        <w:t>cis</w:t>
      </w:r>
      <w:r w:rsidRPr="000F304E">
        <w:t>-eQTLs</w:t>
      </w:r>
      <w:r>
        <w:t xml:space="preserve"> (LFSR &lt; 0.05)</w:t>
      </w:r>
      <w:r w:rsidRPr="000F304E">
        <w:t xml:space="preserve"> identified in this study</w:t>
      </w:r>
      <w:r>
        <w:t xml:space="preserve"> (</w:t>
      </w:r>
      <w:r>
        <w:rPr>
          <w:i/>
          <w:iCs/>
        </w:rPr>
        <w:t>x</w:t>
      </w:r>
      <w:r>
        <w:t>-axis)</w:t>
      </w:r>
      <w:r w:rsidRPr="000F304E">
        <w:t xml:space="preserve"> and matched variant-gene pairs identified in the </w:t>
      </w:r>
      <w:r>
        <w:t>INTERVAL cohort (</w:t>
      </w:r>
      <w:r>
        <w:rPr>
          <w:i/>
          <w:iCs/>
        </w:rPr>
        <w:t>y</w:t>
      </w:r>
      <w:r>
        <w:t>-axis)</w:t>
      </w:r>
      <w:r w:rsidRPr="000F304E">
        <w:t>. Spearman correlation values are also reported in addition to the corresponding </w:t>
      </w:r>
      <w:r w:rsidRPr="000F304E">
        <w:rPr>
          <w:i/>
          <w:iCs/>
        </w:rPr>
        <w:t>P</w:t>
      </w:r>
      <w:r w:rsidRPr="000F304E">
        <w:t xml:space="preserve">-value representing the significance level of each respective correlation. The coloured lines indicate lines of best fit within each </w:t>
      </w:r>
      <w:r>
        <w:t>timepoint</w:t>
      </w:r>
      <w:r w:rsidRPr="000F304E">
        <w:t>, respectively.</w:t>
      </w:r>
    </w:p>
    <w:p w14:paraId="1A165A01" w14:textId="77777777" w:rsidR="00835964" w:rsidRPr="00246960" w:rsidRDefault="00835964"/>
    <w:p w14:paraId="213FF3A8" w14:textId="77777777" w:rsidR="008E57FA" w:rsidRPr="00246960" w:rsidRDefault="008E57FA"/>
    <w:p w14:paraId="3AF53BE4" w14:textId="77777777" w:rsidR="008E57FA" w:rsidRPr="00246960" w:rsidRDefault="008E57FA"/>
    <w:p w14:paraId="3D02B522" w14:textId="4C269198" w:rsidR="008E57FA" w:rsidRPr="00246960" w:rsidRDefault="00733F0A" w:rsidP="0026307D">
      <w:pPr>
        <w:spacing w:after="240" w:line="240" w:lineRule="auto"/>
        <w:jc w:val="center"/>
      </w:pPr>
      <w:r w:rsidRPr="0026307D">
        <w:rPr>
          <w:noProof/>
          <w14:ligatures w14:val="standardContextual"/>
        </w:rPr>
        <w:lastRenderedPageBreak/>
        <w:drawing>
          <wp:inline distT="0" distB="0" distL="0" distR="0" wp14:anchorId="7EAC5A7E" wp14:editId="7B602674">
            <wp:extent cx="6120000" cy="5742331"/>
            <wp:effectExtent l="0" t="0" r="0" b="0"/>
            <wp:docPr id="1001369780" name="Picture 1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369780" name="Picture 11" descr="A screen shot of a computer&#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20000" cy="5742331"/>
                    </a:xfrm>
                    <a:prstGeom prst="rect">
                      <a:avLst/>
                    </a:prstGeom>
                  </pic:spPr>
                </pic:pic>
              </a:graphicData>
            </a:graphic>
          </wp:inline>
        </w:drawing>
      </w:r>
    </w:p>
    <w:p w14:paraId="4A4BA25B" w14:textId="173632F4" w:rsidR="00FE3889" w:rsidRPr="00FE3889" w:rsidRDefault="00C46C35" w:rsidP="00D6688A">
      <w:pPr>
        <w:pStyle w:val="Heading2"/>
        <w:jc w:val="both"/>
      </w:pPr>
      <w:bookmarkStart w:id="17" w:name="_Toc204958881"/>
      <w:r w:rsidRPr="00C46C35">
        <w:rPr>
          <w:rStyle w:val="Heading1Char"/>
          <w:b/>
          <w:bCs/>
          <w:color w:val="auto"/>
          <w:sz w:val="24"/>
          <w:szCs w:val="26"/>
        </w:rPr>
        <w:t xml:space="preserve">Figure </w:t>
      </w:r>
      <w:r w:rsidR="008E57FA" w:rsidRPr="00FE3889">
        <w:rPr>
          <w:rStyle w:val="Heading1Char"/>
          <w:b/>
          <w:color w:val="auto"/>
          <w:sz w:val="24"/>
          <w:szCs w:val="26"/>
        </w:rPr>
        <w:t>S1</w:t>
      </w:r>
      <w:r w:rsidR="00AE00BE">
        <w:rPr>
          <w:rStyle w:val="Heading1Char"/>
          <w:b/>
          <w:color w:val="auto"/>
          <w:sz w:val="24"/>
          <w:szCs w:val="26"/>
        </w:rPr>
        <w:t>4</w:t>
      </w:r>
      <w:r w:rsidR="008E57FA" w:rsidRPr="00FE3889">
        <w:rPr>
          <w:rStyle w:val="Heading1Char"/>
          <w:b/>
          <w:color w:val="auto"/>
          <w:sz w:val="24"/>
          <w:szCs w:val="26"/>
        </w:rPr>
        <w:t>: Simulation of known cell type proportions using the Simbu R/Bioconductor R package based on pseudo-bulk RNA-</w:t>
      </w:r>
      <w:proofErr w:type="spellStart"/>
      <w:r w:rsidR="008E57FA" w:rsidRPr="00FE3889">
        <w:rPr>
          <w:rStyle w:val="Heading1Char"/>
          <w:b/>
          <w:color w:val="auto"/>
          <w:sz w:val="24"/>
          <w:szCs w:val="26"/>
        </w:rPr>
        <w:t>seq</w:t>
      </w:r>
      <w:proofErr w:type="spellEnd"/>
      <w:r w:rsidR="008E57FA" w:rsidRPr="00FE3889">
        <w:rPr>
          <w:rStyle w:val="Heading1Char"/>
          <w:b/>
          <w:color w:val="auto"/>
          <w:sz w:val="24"/>
          <w:szCs w:val="26"/>
        </w:rPr>
        <w:t xml:space="preserve"> data</w:t>
      </w:r>
      <w:r w:rsidR="00FE3889">
        <w:t>.</w:t>
      </w:r>
      <w:bookmarkEnd w:id="17"/>
    </w:p>
    <w:p w14:paraId="2E8382B6" w14:textId="1B46426C" w:rsidR="008E57FA" w:rsidRPr="00246960" w:rsidRDefault="008E57FA" w:rsidP="00C46C35">
      <w:pPr>
        <w:pStyle w:val="Figurelegend"/>
        <w:spacing w:line="276" w:lineRule="auto"/>
      </w:pPr>
      <w:r w:rsidRPr="00246960">
        <w:t>Bar plots of 100 pseudo-bulk RNA-</w:t>
      </w:r>
      <w:proofErr w:type="spellStart"/>
      <w:r w:rsidRPr="00246960">
        <w:t>seq</w:t>
      </w:r>
      <w:proofErr w:type="spellEnd"/>
      <w:r w:rsidRPr="00246960">
        <w:t xml:space="preserve"> samples on the </w:t>
      </w:r>
      <w:r w:rsidRPr="0026307D">
        <w:rPr>
          <w:i/>
          <w:iCs/>
        </w:rPr>
        <w:t>y</w:t>
      </w:r>
      <w:r w:rsidRPr="00246960">
        <w:t xml:space="preserve">-axis with the fraction of each cell type designated and separated based on colour illustrated on the </w:t>
      </w:r>
      <w:r w:rsidRPr="0026307D">
        <w:rPr>
          <w:i/>
          <w:iCs/>
        </w:rPr>
        <w:t>x</w:t>
      </w:r>
      <w:r w:rsidRPr="00246960">
        <w:t xml:space="preserve">-axis. Cell type proportions were generated using the Simbu R/Bioconductor R package </w:t>
      </w:r>
      <w:r w:rsidRPr="00246960">
        <w:fldChar w:fldCharType="begin">
          <w:fldData xml:space="preserve">PEVuZE5vdGU+PENpdGU+PEF1dGhvcj5EaWV0cmljaDwvQXV0aG9yPjxZZWFyPjIwMjI8L1llYXI+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</w:fldData>
        </w:fldChar>
      </w:r>
      <w:r w:rsidR="004E2F07">
        <w:instrText xml:space="preserve"> ADDIN EN.CITE </w:instrText>
      </w:r>
      <w:r w:rsidR="004E2F07">
        <w:fldChar w:fldCharType="begin">
          <w:fldData xml:space="preserve">PEVuZE5vdGU+PENpdGU+PEF1dGhvcj5EaWV0cmljaDwvQXV0aG9yPjxZZWFyPjIwMjI8L1llYXI+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</w:fldData>
        </w:fldChar>
      </w:r>
      <w:r w:rsidR="004E2F07">
        <w:instrText xml:space="preserve"> ADDIN EN.CITE.DATA </w:instrText>
      </w:r>
      <w:r w:rsidR="004E2F07">
        <w:fldChar w:fldCharType="end"/>
      </w:r>
      <w:r w:rsidRPr="00246960">
        <w:fldChar w:fldCharType="separate"/>
      </w:r>
      <w:r w:rsidR="004E2F07" w:rsidRPr="004E2F07">
        <w:rPr>
          <w:noProof/>
          <w:vertAlign w:val="superscript"/>
        </w:rPr>
        <w:t>7</w:t>
      </w:r>
      <w:r w:rsidRPr="00246960">
        <w:fldChar w:fldCharType="end"/>
      </w:r>
      <w:r w:rsidRPr="00246960">
        <w:t xml:space="preserve"> based on the </w:t>
      </w:r>
      <w:proofErr w:type="spellStart"/>
      <w:r w:rsidRPr="00246960">
        <w:t>scRNA-seq</w:t>
      </w:r>
      <w:proofErr w:type="spellEnd"/>
      <w:r w:rsidRPr="00246960">
        <w:t xml:space="preserve"> data used in this study.</w:t>
      </w:r>
    </w:p>
    <w:p w14:paraId="0688C9F7" w14:textId="77777777" w:rsidR="008E57FA" w:rsidRPr="00246960" w:rsidRDefault="008E57FA" w:rsidP="008066DB">
      <w:pPr>
        <w:pStyle w:val="Figurelegend"/>
      </w:pPr>
    </w:p>
    <w:p w14:paraId="7335A21F" w14:textId="77777777" w:rsidR="008E57FA" w:rsidRPr="00246960" w:rsidRDefault="008E57FA" w:rsidP="008066DB">
      <w:pPr>
        <w:pStyle w:val="Figurelegend"/>
      </w:pPr>
    </w:p>
    <w:p w14:paraId="770454B5" w14:textId="77777777" w:rsidR="008E57FA" w:rsidRPr="00246960" w:rsidRDefault="008E57FA" w:rsidP="008066DB">
      <w:pPr>
        <w:pStyle w:val="Figurelegend"/>
      </w:pPr>
    </w:p>
    <w:p w14:paraId="3B2DDDC1" w14:textId="77777777" w:rsidR="008E57FA" w:rsidRPr="00246960" w:rsidRDefault="008E57FA" w:rsidP="008066DB">
      <w:pPr>
        <w:pStyle w:val="Figurelegend"/>
      </w:pPr>
    </w:p>
    <w:p w14:paraId="6351721A" w14:textId="77777777" w:rsidR="008E57FA" w:rsidRPr="00246960" w:rsidRDefault="008E57FA" w:rsidP="008066DB">
      <w:pPr>
        <w:pStyle w:val="Figurelegend"/>
      </w:pPr>
    </w:p>
    <w:p w14:paraId="78884EB9" w14:textId="7C429307" w:rsidR="00835964" w:rsidRPr="00246960" w:rsidRDefault="0084428C" w:rsidP="0026307D">
      <w:pPr>
        <w:pStyle w:val="Figurelegend"/>
        <w:spacing w:after="240" w:line="240" w:lineRule="auto"/>
        <w:jc w:val="center"/>
      </w:pPr>
      <w:r>
        <w:rPr>
          <w:noProof/>
          <w14:ligatures w14:val="standardContextual"/>
        </w:rPr>
        <w:lastRenderedPageBreak/>
        <w:drawing>
          <wp:inline distT="0" distB="0" distL="0" distR="0" wp14:anchorId="28E2DC9D" wp14:editId="7587702A">
            <wp:extent cx="6120130" cy="6134100"/>
            <wp:effectExtent l="0" t="0" r="0" b="0"/>
            <wp:docPr id="877072022" name="Picture 6"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072022" name="Picture 6" descr="A graph of different colored line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20130" cy="6134100"/>
                    </a:xfrm>
                    <a:prstGeom prst="rect">
                      <a:avLst/>
                    </a:prstGeom>
                  </pic:spPr>
                </pic:pic>
              </a:graphicData>
            </a:graphic>
          </wp:inline>
        </w:drawing>
      </w:r>
    </w:p>
    <w:p w14:paraId="02B27A41" w14:textId="1CEEE408" w:rsidR="00FE3889" w:rsidRPr="00FE3889" w:rsidRDefault="00C46C35" w:rsidP="00D6688A">
      <w:pPr>
        <w:pStyle w:val="Heading2"/>
        <w:jc w:val="both"/>
      </w:pPr>
      <w:bookmarkStart w:id="18" w:name="_Toc204958882"/>
      <w:r w:rsidRPr="00C46C35">
        <w:rPr>
          <w:rStyle w:val="Heading1Char"/>
          <w:b/>
          <w:bCs/>
          <w:color w:val="auto"/>
          <w:sz w:val="24"/>
          <w:szCs w:val="26"/>
        </w:rPr>
        <w:t xml:space="preserve">Figure </w:t>
      </w:r>
      <w:r w:rsidR="008E57FA" w:rsidRPr="00FE3889">
        <w:rPr>
          <w:rStyle w:val="Heading1Char"/>
          <w:b/>
          <w:color w:val="auto"/>
          <w:sz w:val="24"/>
          <w:szCs w:val="26"/>
        </w:rPr>
        <w:t>S1</w:t>
      </w:r>
      <w:r w:rsidR="00AE00BE">
        <w:rPr>
          <w:rStyle w:val="Heading1Char"/>
          <w:b/>
          <w:color w:val="auto"/>
          <w:sz w:val="24"/>
          <w:szCs w:val="26"/>
        </w:rPr>
        <w:t>5</w:t>
      </w:r>
      <w:r w:rsidR="008E57FA" w:rsidRPr="00FE3889">
        <w:rPr>
          <w:rStyle w:val="Heading1Char"/>
          <w:b/>
          <w:color w:val="auto"/>
          <w:sz w:val="24"/>
          <w:szCs w:val="26"/>
        </w:rPr>
        <w:t>: Deconvolution performance of NNLS</w:t>
      </w:r>
      <w:r w:rsidR="00082261" w:rsidRPr="00FE3889">
        <w:rPr>
          <w:rStyle w:val="Heading1Char"/>
          <w:b/>
          <w:color w:val="auto"/>
          <w:sz w:val="24"/>
          <w:szCs w:val="26"/>
        </w:rPr>
        <w:t xml:space="preserve">, </w:t>
      </w:r>
      <w:proofErr w:type="spellStart"/>
      <w:r w:rsidR="00082261" w:rsidRPr="00FE3889">
        <w:rPr>
          <w:rStyle w:val="Heading1Char"/>
          <w:b/>
          <w:color w:val="auto"/>
          <w:sz w:val="24"/>
          <w:szCs w:val="26"/>
        </w:rPr>
        <w:t>MuSiC</w:t>
      </w:r>
      <w:proofErr w:type="spellEnd"/>
      <w:r w:rsidR="00082261" w:rsidRPr="00FE3889">
        <w:rPr>
          <w:rStyle w:val="Heading1Char"/>
          <w:b/>
          <w:color w:val="auto"/>
          <w:sz w:val="24"/>
          <w:szCs w:val="26"/>
        </w:rPr>
        <w:t xml:space="preserve"> and Bisque with and without marker genes</w:t>
      </w:r>
      <w:bookmarkEnd w:id="18"/>
    </w:p>
    <w:p w14:paraId="2E42FDED" w14:textId="711A79B8" w:rsidR="006317B9" w:rsidRPr="00246960" w:rsidRDefault="00E35D64" w:rsidP="00C46C35">
      <w:pPr>
        <w:pStyle w:val="Figurelegend"/>
        <w:spacing w:line="276" w:lineRule="auto"/>
      </w:pPr>
      <w:r w:rsidRPr="00246960">
        <w:rPr>
          <w:rStyle w:val="FigurelegendChar"/>
        </w:rPr>
        <w:t xml:space="preserve">Scatter plot showing the expected fraction of cell types on the </w:t>
      </w:r>
      <w:r w:rsidRPr="0026307D">
        <w:rPr>
          <w:rStyle w:val="FigurelegendChar"/>
          <w:i/>
          <w:iCs/>
        </w:rPr>
        <w:t>y</w:t>
      </w:r>
      <w:r w:rsidRPr="00246960">
        <w:rPr>
          <w:rStyle w:val="FigurelegendChar"/>
        </w:rPr>
        <w:t xml:space="preserve">-axis versus the observed fraction of cell types following deconvolution on the </w:t>
      </w:r>
      <w:r w:rsidRPr="0026307D">
        <w:rPr>
          <w:rStyle w:val="FigurelegendChar"/>
          <w:i/>
          <w:iCs/>
        </w:rPr>
        <w:t>x</w:t>
      </w:r>
      <w:r w:rsidRPr="00246960">
        <w:rPr>
          <w:rStyle w:val="FigurelegendChar"/>
        </w:rPr>
        <w:t xml:space="preserve">-axis using </w:t>
      </w:r>
      <w:r w:rsidR="00082261" w:rsidRPr="00246960">
        <w:rPr>
          <w:rStyle w:val="FigurelegendChar"/>
        </w:rPr>
        <w:t>(</w:t>
      </w:r>
      <w:r w:rsidR="00E37141">
        <w:rPr>
          <w:rStyle w:val="FigurelegendChar"/>
          <w:b/>
          <w:bCs/>
        </w:rPr>
        <w:t>a</w:t>
      </w:r>
      <w:r w:rsidR="00082261" w:rsidRPr="00246960">
        <w:rPr>
          <w:rStyle w:val="FigurelegendChar"/>
        </w:rPr>
        <w:t>)</w:t>
      </w:r>
      <w:r w:rsidRPr="00246960">
        <w:rPr>
          <w:rStyle w:val="FigurelegendChar"/>
        </w:rPr>
        <w:t xml:space="preserve"> non</w:t>
      </w:r>
      <w:r w:rsidR="00400395" w:rsidRPr="00246960">
        <w:rPr>
          <w:rStyle w:val="FigurelegendChar"/>
        </w:rPr>
        <w:t>-</w:t>
      </w:r>
      <w:r w:rsidRPr="00246960">
        <w:rPr>
          <w:rStyle w:val="FigurelegendChar"/>
        </w:rPr>
        <w:t>negative least squares (N</w:t>
      </w:r>
      <w:r w:rsidR="00082261" w:rsidRPr="00246960">
        <w:rPr>
          <w:rStyle w:val="FigurelegendChar"/>
        </w:rPr>
        <w:t>NLS</w:t>
      </w:r>
      <w:r w:rsidRPr="00246960">
        <w:rPr>
          <w:rStyle w:val="FigurelegendChar"/>
        </w:rPr>
        <w:t>)</w:t>
      </w:r>
      <w:r w:rsidR="00082261" w:rsidRPr="00246960">
        <w:rPr>
          <w:rStyle w:val="FigurelegendChar"/>
        </w:rPr>
        <w:t xml:space="preserve"> with marker genes specified</w:t>
      </w:r>
      <w:r w:rsidR="002F6438" w:rsidRPr="00246960">
        <w:rPr>
          <w:rStyle w:val="FigurelegendChar"/>
        </w:rPr>
        <w:t>,</w:t>
      </w:r>
      <w:r w:rsidR="00082261" w:rsidRPr="00246960">
        <w:rPr>
          <w:rStyle w:val="FigurelegendChar"/>
        </w:rPr>
        <w:t xml:space="preserve"> and (</w:t>
      </w:r>
      <w:r w:rsidR="00E37141">
        <w:rPr>
          <w:rStyle w:val="FigurelegendChar"/>
          <w:b/>
          <w:bCs/>
        </w:rPr>
        <w:t>b</w:t>
      </w:r>
      <w:r w:rsidR="00082261" w:rsidRPr="00246960">
        <w:rPr>
          <w:rStyle w:val="FigurelegendChar"/>
        </w:rPr>
        <w:t>) without marker genes specified. (</w:t>
      </w:r>
      <w:r w:rsidR="00E37141">
        <w:rPr>
          <w:rStyle w:val="FigurelegendChar"/>
          <w:b/>
          <w:bCs/>
        </w:rPr>
        <w:t>c</w:t>
      </w:r>
      <w:r w:rsidR="00082261" w:rsidRPr="00246960">
        <w:rPr>
          <w:rStyle w:val="FigurelegendChar"/>
        </w:rPr>
        <w:t>)</w:t>
      </w:r>
      <w:r w:rsidRPr="00246960">
        <w:rPr>
          <w:rStyle w:val="FigurelegendChar"/>
        </w:rPr>
        <w:t xml:space="preserve"> </w:t>
      </w:r>
      <w:proofErr w:type="spellStart"/>
      <w:r w:rsidR="00082261" w:rsidRPr="00246960">
        <w:rPr>
          <w:rStyle w:val="FigurelegendChar"/>
        </w:rPr>
        <w:t>MuSiC</w:t>
      </w:r>
      <w:proofErr w:type="spellEnd"/>
      <w:r w:rsidR="00082261" w:rsidRPr="00246960">
        <w:rPr>
          <w:rStyle w:val="FigurelegendChar"/>
        </w:rPr>
        <w:t xml:space="preserve"> with marker genes specified and (</w:t>
      </w:r>
      <w:r w:rsidR="00E37141">
        <w:rPr>
          <w:rStyle w:val="FigurelegendChar"/>
          <w:b/>
          <w:bCs/>
        </w:rPr>
        <w:t>d</w:t>
      </w:r>
      <w:r w:rsidR="00082261" w:rsidRPr="00246960">
        <w:rPr>
          <w:rStyle w:val="FigurelegendChar"/>
        </w:rPr>
        <w:t>) without marker genes specified. (</w:t>
      </w:r>
      <w:r w:rsidR="00E37141">
        <w:rPr>
          <w:rStyle w:val="FigurelegendChar"/>
          <w:b/>
          <w:bCs/>
        </w:rPr>
        <w:t>e</w:t>
      </w:r>
      <w:r w:rsidRPr="00246960">
        <w:rPr>
          <w:rStyle w:val="FigurelegendChar"/>
        </w:rPr>
        <w:t>)</w:t>
      </w:r>
      <w:r w:rsidR="00082261" w:rsidRPr="00246960">
        <w:rPr>
          <w:rStyle w:val="FigurelegendChar"/>
        </w:rPr>
        <w:t xml:space="preserve"> </w:t>
      </w:r>
      <w:r w:rsidRPr="00246960">
        <w:rPr>
          <w:rStyle w:val="FigurelegendChar"/>
        </w:rPr>
        <w:t>Bisque</w:t>
      </w:r>
      <w:r w:rsidR="00082261" w:rsidRPr="00246960">
        <w:rPr>
          <w:rStyle w:val="FigurelegendChar"/>
        </w:rPr>
        <w:t xml:space="preserve"> with marker genes specified</w:t>
      </w:r>
      <w:r w:rsidR="002F6438" w:rsidRPr="00246960">
        <w:rPr>
          <w:rStyle w:val="FigurelegendChar"/>
        </w:rPr>
        <w:t>,</w:t>
      </w:r>
      <w:r w:rsidR="00082261" w:rsidRPr="00246960">
        <w:rPr>
          <w:rStyle w:val="FigurelegendChar"/>
        </w:rPr>
        <w:t xml:space="preserve"> and (</w:t>
      </w:r>
      <w:r w:rsidR="00E37141">
        <w:rPr>
          <w:rStyle w:val="FigurelegendChar"/>
          <w:b/>
          <w:bCs/>
        </w:rPr>
        <w:t>f</w:t>
      </w:r>
      <w:r w:rsidR="00082261" w:rsidRPr="00246960">
        <w:rPr>
          <w:rStyle w:val="FigurelegendChar"/>
        </w:rPr>
        <w:t>) without marker genes specified. Pearson</w:t>
      </w:r>
      <w:r w:rsidRPr="00246960">
        <w:rPr>
          <w:rStyle w:val="FigurelegendChar"/>
        </w:rPr>
        <w:t xml:space="preserve">, </w:t>
      </w:r>
      <w:r w:rsidR="00082261" w:rsidRPr="00246960">
        <w:rPr>
          <w:rStyle w:val="FigurelegendChar"/>
        </w:rPr>
        <w:t>Pearson correlation for all 15 cell types</w:t>
      </w:r>
      <w:r w:rsidRPr="00246960">
        <w:rPr>
          <w:rStyle w:val="FigurelegendChar"/>
        </w:rPr>
        <w:t>;</w:t>
      </w:r>
      <w:r w:rsidR="00082261" w:rsidRPr="00246960">
        <w:rPr>
          <w:rStyle w:val="FigurelegendChar"/>
        </w:rPr>
        <w:t xml:space="preserve"> RMSE = </w:t>
      </w:r>
      <w:r w:rsidR="00446508">
        <w:rPr>
          <w:rStyle w:val="FigurelegendChar"/>
        </w:rPr>
        <w:t>a</w:t>
      </w:r>
      <w:r w:rsidR="00446508" w:rsidRPr="00246960">
        <w:rPr>
          <w:rStyle w:val="FigurelegendChar"/>
        </w:rPr>
        <w:t xml:space="preserve">verage </w:t>
      </w:r>
      <w:r w:rsidR="00446508">
        <w:rPr>
          <w:rStyle w:val="FigurelegendChar"/>
        </w:rPr>
        <w:t>r</w:t>
      </w:r>
      <w:r w:rsidR="00446508" w:rsidRPr="00246960">
        <w:rPr>
          <w:rStyle w:val="FigurelegendChar"/>
        </w:rPr>
        <w:t xml:space="preserve">oot </w:t>
      </w:r>
      <w:proofErr w:type="gramStart"/>
      <w:r w:rsidR="00446508">
        <w:rPr>
          <w:rStyle w:val="FigurelegendChar"/>
        </w:rPr>
        <w:t>m</w:t>
      </w:r>
      <w:r w:rsidR="00446508" w:rsidRPr="00246960">
        <w:rPr>
          <w:rStyle w:val="FigurelegendChar"/>
        </w:rPr>
        <w:t>ean</w:t>
      </w:r>
      <w:proofErr w:type="gramEnd"/>
      <w:r w:rsidR="00446508" w:rsidRPr="00246960">
        <w:rPr>
          <w:rStyle w:val="FigurelegendChar"/>
        </w:rPr>
        <w:t xml:space="preserve"> </w:t>
      </w:r>
      <w:r w:rsidR="00446508">
        <w:rPr>
          <w:rStyle w:val="FigurelegendChar"/>
        </w:rPr>
        <w:t>s</w:t>
      </w:r>
      <w:r w:rsidR="00446508" w:rsidRPr="00246960">
        <w:rPr>
          <w:rStyle w:val="FigurelegendChar"/>
        </w:rPr>
        <w:t xml:space="preserve">quare </w:t>
      </w:r>
      <w:r w:rsidR="00446508">
        <w:rPr>
          <w:rStyle w:val="FigurelegendChar"/>
        </w:rPr>
        <w:t>e</w:t>
      </w:r>
      <w:r w:rsidR="00446508" w:rsidRPr="00246960">
        <w:rPr>
          <w:rStyle w:val="FigurelegendChar"/>
        </w:rPr>
        <w:t xml:space="preserve">rror </w:t>
      </w:r>
      <w:r w:rsidR="00082261" w:rsidRPr="00246960">
        <w:rPr>
          <w:rStyle w:val="FigurelegendChar"/>
        </w:rPr>
        <w:t>for all 15 cell types.</w:t>
      </w:r>
    </w:p>
    <w:p w14:paraId="317CB32F" w14:textId="77777777" w:rsidR="006317B9" w:rsidRPr="00246960" w:rsidRDefault="006317B9"/>
    <w:p w14:paraId="77E68EEA" w14:textId="77777777" w:rsidR="00082261" w:rsidRPr="00246960" w:rsidRDefault="00082261"/>
    <w:p w14:paraId="67F2EDA3" w14:textId="77777777" w:rsidR="00082261" w:rsidRPr="00246960" w:rsidRDefault="00082261"/>
    <w:p w14:paraId="76D8EC2F" w14:textId="2F7F0803" w:rsidR="00FE3889" w:rsidRPr="00D92941" w:rsidRDefault="0084428C" w:rsidP="00D92941">
      <w:pPr>
        <w:spacing w:after="240" w:line="240" w:lineRule="auto"/>
        <w:jc w:val="center"/>
        <w:rPr>
          <w:rStyle w:val="Heading1Char"/>
          <w:rFonts w:ascii="Times New Roman" w:eastAsiaTheme="minorHAnsi" w:hAnsi="Times New Roman" w:cstheme="minorBidi"/>
          <w:b w:val="0"/>
          <w:color w:val="auto"/>
          <w:sz w:val="24"/>
          <w:szCs w:val="22"/>
        </w:rPr>
      </w:pPr>
      <w:r>
        <w:rPr>
          <w:noProof/>
          <w14:ligatures w14:val="standardContextual"/>
        </w:rPr>
        <w:lastRenderedPageBreak/>
        <w:drawing>
          <wp:inline distT="0" distB="0" distL="0" distR="0" wp14:anchorId="4495BCDA" wp14:editId="46D50757">
            <wp:extent cx="6120130" cy="6069330"/>
            <wp:effectExtent l="0" t="0" r="0" b="7620"/>
            <wp:docPr id="71111626" name="Picture 7"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11626" name="Picture 7" descr="A graph of different colored line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20130" cy="6069330"/>
                    </a:xfrm>
                    <a:prstGeom prst="rect">
                      <a:avLst/>
                    </a:prstGeom>
                  </pic:spPr>
                </pic:pic>
              </a:graphicData>
            </a:graphic>
          </wp:inline>
        </w:drawing>
      </w:r>
    </w:p>
    <w:p w14:paraId="2A0F6086" w14:textId="4BDC0483" w:rsidR="00FE3889" w:rsidRPr="00FE3889" w:rsidRDefault="00C46C35" w:rsidP="00D6688A">
      <w:pPr>
        <w:pStyle w:val="Heading2"/>
        <w:jc w:val="both"/>
        <w:rPr>
          <w:rStyle w:val="FiguretitleChar"/>
          <w:rFonts w:eastAsiaTheme="majorEastAsia" w:cstheme="majorBidi"/>
          <w:b/>
          <w:szCs w:val="26"/>
        </w:rPr>
      </w:pPr>
      <w:bookmarkStart w:id="19" w:name="_Toc204958883"/>
      <w:r w:rsidRPr="00C46C35">
        <w:rPr>
          <w:rStyle w:val="Heading1Char"/>
          <w:b/>
          <w:bCs/>
          <w:color w:val="auto"/>
          <w:sz w:val="24"/>
          <w:szCs w:val="26"/>
        </w:rPr>
        <w:t xml:space="preserve">Figure </w:t>
      </w:r>
      <w:r w:rsidR="00082261" w:rsidRPr="00FE3889">
        <w:rPr>
          <w:rStyle w:val="Heading1Char"/>
          <w:b/>
          <w:color w:val="auto"/>
          <w:sz w:val="24"/>
          <w:szCs w:val="26"/>
        </w:rPr>
        <w:t>S1</w:t>
      </w:r>
      <w:r w:rsidR="00AE00BE">
        <w:rPr>
          <w:rStyle w:val="Heading1Char"/>
          <w:b/>
          <w:color w:val="auto"/>
          <w:sz w:val="24"/>
          <w:szCs w:val="26"/>
        </w:rPr>
        <w:t>6</w:t>
      </w:r>
      <w:r w:rsidR="00082261" w:rsidRPr="00FE3889">
        <w:rPr>
          <w:rStyle w:val="Heading1Char"/>
          <w:b/>
          <w:color w:val="auto"/>
          <w:sz w:val="24"/>
          <w:szCs w:val="26"/>
        </w:rPr>
        <w:t xml:space="preserve">: Deconvolution performance of </w:t>
      </w:r>
      <w:r w:rsidR="00E738FE">
        <w:rPr>
          <w:rStyle w:val="Heading1Char"/>
          <w:b/>
          <w:color w:val="auto"/>
          <w:sz w:val="24"/>
          <w:szCs w:val="26"/>
        </w:rPr>
        <w:t>CIBERSORT</w:t>
      </w:r>
      <w:r w:rsidR="00082261" w:rsidRPr="00FE3889">
        <w:rPr>
          <w:rStyle w:val="Heading1Char"/>
          <w:b/>
          <w:color w:val="auto"/>
          <w:sz w:val="24"/>
          <w:szCs w:val="26"/>
        </w:rPr>
        <w:t xml:space="preserve"> with various normalisation strategies applied to the genes in the signature matrix and pseudo-bulk RNA-</w:t>
      </w:r>
      <w:proofErr w:type="spellStart"/>
      <w:r w:rsidR="00082261" w:rsidRPr="00FE3889">
        <w:rPr>
          <w:rStyle w:val="Heading1Char"/>
          <w:b/>
          <w:color w:val="auto"/>
          <w:sz w:val="24"/>
          <w:szCs w:val="26"/>
        </w:rPr>
        <w:t>seq</w:t>
      </w:r>
      <w:proofErr w:type="spellEnd"/>
      <w:r w:rsidR="00082261" w:rsidRPr="00FE3889">
        <w:rPr>
          <w:rStyle w:val="Heading1Char"/>
          <w:b/>
          <w:color w:val="auto"/>
          <w:sz w:val="24"/>
          <w:szCs w:val="26"/>
        </w:rPr>
        <w:t xml:space="preserve"> data</w:t>
      </w:r>
      <w:bookmarkEnd w:id="19"/>
    </w:p>
    <w:p w14:paraId="169814CB" w14:textId="4B655DF4" w:rsidR="00082261" w:rsidRDefault="00E35D64" w:rsidP="00C46C35">
      <w:pPr>
        <w:pStyle w:val="Figurelegend"/>
        <w:spacing w:line="276" w:lineRule="auto"/>
        <w:rPr>
          <w:rStyle w:val="FigurelegendChar"/>
        </w:rPr>
      </w:pPr>
      <w:r w:rsidRPr="00246960">
        <w:rPr>
          <w:rStyle w:val="FigurelegendChar"/>
        </w:rPr>
        <w:t xml:space="preserve">Scatter plot showing the expected fraction of cell types on the </w:t>
      </w:r>
      <w:r w:rsidRPr="0026307D">
        <w:rPr>
          <w:rStyle w:val="FigurelegendChar"/>
          <w:i/>
          <w:iCs/>
        </w:rPr>
        <w:t>y</w:t>
      </w:r>
      <w:r w:rsidRPr="00246960">
        <w:rPr>
          <w:rStyle w:val="FigurelegendChar"/>
        </w:rPr>
        <w:t xml:space="preserve">-axis versus the observed fraction of cell types following deconvolution on the </w:t>
      </w:r>
      <w:r w:rsidRPr="0026307D">
        <w:rPr>
          <w:rStyle w:val="FigurelegendChar"/>
          <w:i/>
          <w:iCs/>
        </w:rPr>
        <w:t>x</w:t>
      </w:r>
      <w:r w:rsidRPr="00246960">
        <w:rPr>
          <w:rStyle w:val="FigurelegendChar"/>
        </w:rPr>
        <w:t xml:space="preserve">-axis using </w:t>
      </w:r>
      <w:r w:rsidR="00082261" w:rsidRPr="00246960">
        <w:rPr>
          <w:rStyle w:val="FigurelegendChar"/>
        </w:rPr>
        <w:t>(</w:t>
      </w:r>
      <w:r w:rsidR="00E37141">
        <w:rPr>
          <w:rStyle w:val="FigurelegendChar"/>
          <w:b/>
          <w:bCs/>
        </w:rPr>
        <w:t>a</w:t>
      </w:r>
      <w:r w:rsidRPr="00246960">
        <w:rPr>
          <w:rStyle w:val="FigurelegendChar"/>
        </w:rPr>
        <w:t>)</w:t>
      </w:r>
      <w:r w:rsidR="00082261" w:rsidRPr="00246960">
        <w:rPr>
          <w:rStyle w:val="FigurelegendChar"/>
        </w:rPr>
        <w:t xml:space="preserve"> </w:t>
      </w:r>
      <w:r w:rsidR="00E738FE">
        <w:rPr>
          <w:rStyle w:val="FigurelegendChar"/>
        </w:rPr>
        <w:t>CIBERSORT</w:t>
      </w:r>
      <w:r w:rsidR="00082261" w:rsidRPr="00246960">
        <w:rPr>
          <w:rStyle w:val="FigurelegendChar"/>
        </w:rPr>
        <w:t xml:space="preserve"> with raw </w:t>
      </w:r>
      <w:proofErr w:type="spellStart"/>
      <w:r w:rsidR="00082261" w:rsidRPr="00246960">
        <w:rPr>
          <w:rStyle w:val="FigurelegendChar"/>
        </w:rPr>
        <w:t>unnormalised</w:t>
      </w:r>
      <w:proofErr w:type="spellEnd"/>
      <w:r w:rsidR="00082261" w:rsidRPr="00246960">
        <w:rPr>
          <w:rStyle w:val="FigurelegendChar"/>
        </w:rPr>
        <w:t xml:space="preserve"> signature matrix counts and pseudo-bulk data. (</w:t>
      </w:r>
      <w:r w:rsidR="00E37141">
        <w:rPr>
          <w:rStyle w:val="FigurelegendChar"/>
          <w:b/>
          <w:bCs/>
        </w:rPr>
        <w:t>b</w:t>
      </w:r>
      <w:r w:rsidR="00082261" w:rsidRPr="00246960">
        <w:rPr>
          <w:rStyle w:val="FigurelegendChar"/>
        </w:rPr>
        <w:t xml:space="preserve">) </w:t>
      </w:r>
      <w:r w:rsidR="00E738FE">
        <w:rPr>
          <w:rStyle w:val="FigurelegendChar"/>
        </w:rPr>
        <w:t>CIBERSORT</w:t>
      </w:r>
      <w:r w:rsidR="00082261" w:rsidRPr="00246960">
        <w:rPr>
          <w:rStyle w:val="FigurelegendChar"/>
        </w:rPr>
        <w:t xml:space="preserve"> with transcripts per million (TPM) normalised signature matrix and </w:t>
      </w:r>
      <w:proofErr w:type="spellStart"/>
      <w:r w:rsidR="00082261" w:rsidRPr="00246960">
        <w:rPr>
          <w:rStyle w:val="FigurelegendChar"/>
        </w:rPr>
        <w:t>unnormalised</w:t>
      </w:r>
      <w:proofErr w:type="spellEnd"/>
      <w:r w:rsidR="00082261" w:rsidRPr="00246960">
        <w:rPr>
          <w:rStyle w:val="FigurelegendChar"/>
        </w:rPr>
        <w:t xml:space="preserve"> pseudo-bulk data matrix counts and pseudo-bulk data. (</w:t>
      </w:r>
      <w:r w:rsidR="00E37141">
        <w:rPr>
          <w:rStyle w:val="FigurelegendChar"/>
          <w:b/>
          <w:bCs/>
        </w:rPr>
        <w:t>c</w:t>
      </w:r>
      <w:r w:rsidR="00082261" w:rsidRPr="00246960">
        <w:rPr>
          <w:rStyle w:val="FigurelegendChar"/>
        </w:rPr>
        <w:t xml:space="preserve">) </w:t>
      </w:r>
      <w:r w:rsidR="00E738FE">
        <w:rPr>
          <w:rStyle w:val="FigurelegendChar"/>
        </w:rPr>
        <w:t>CIBERSORT</w:t>
      </w:r>
      <w:r w:rsidR="00082261" w:rsidRPr="00246960">
        <w:rPr>
          <w:rStyle w:val="FigurelegendChar"/>
        </w:rPr>
        <w:t xml:space="preserve"> with raw unnormalized signature matrix and TPM</w:t>
      </w:r>
      <w:r w:rsidR="00F90840">
        <w:rPr>
          <w:rStyle w:val="FigurelegendChar"/>
        </w:rPr>
        <w:t>-</w:t>
      </w:r>
      <w:r w:rsidR="00082261" w:rsidRPr="00246960">
        <w:rPr>
          <w:rStyle w:val="FigurelegendChar"/>
        </w:rPr>
        <w:t>normalised pseudo-bulk data. (</w:t>
      </w:r>
      <w:r w:rsidR="00E37141">
        <w:rPr>
          <w:rStyle w:val="FigurelegendChar"/>
          <w:b/>
          <w:bCs/>
        </w:rPr>
        <w:t>d</w:t>
      </w:r>
      <w:r w:rsidR="00082261" w:rsidRPr="00246960">
        <w:rPr>
          <w:rStyle w:val="FigurelegendChar"/>
        </w:rPr>
        <w:t xml:space="preserve">) </w:t>
      </w:r>
      <w:r w:rsidR="00E738FE">
        <w:rPr>
          <w:rStyle w:val="FigurelegendChar"/>
        </w:rPr>
        <w:t>CIBERSORT</w:t>
      </w:r>
      <w:r w:rsidR="00082261" w:rsidRPr="00246960">
        <w:rPr>
          <w:rStyle w:val="FigurelegendChar"/>
        </w:rPr>
        <w:t xml:space="preserve"> with TPM</w:t>
      </w:r>
      <w:r w:rsidR="00F90840">
        <w:rPr>
          <w:rStyle w:val="FigurelegendChar"/>
        </w:rPr>
        <w:t>-</w:t>
      </w:r>
      <w:r w:rsidR="00082261" w:rsidRPr="00246960">
        <w:rPr>
          <w:rStyle w:val="FigurelegendChar"/>
        </w:rPr>
        <w:t>normalised signature matrix and TPM</w:t>
      </w:r>
      <w:r w:rsidR="00F90840">
        <w:rPr>
          <w:rStyle w:val="FigurelegendChar"/>
        </w:rPr>
        <w:t>-</w:t>
      </w:r>
      <w:r w:rsidR="00082261" w:rsidRPr="00246960">
        <w:rPr>
          <w:rStyle w:val="FigurelegendChar"/>
        </w:rPr>
        <w:t>normalised pseudo-bulk data. (</w:t>
      </w:r>
      <w:r w:rsidR="00E37141">
        <w:rPr>
          <w:rStyle w:val="FigurelegendChar"/>
          <w:b/>
          <w:bCs/>
        </w:rPr>
        <w:t>e</w:t>
      </w:r>
      <w:r w:rsidR="00082261" w:rsidRPr="00246960">
        <w:rPr>
          <w:rStyle w:val="FigurelegendChar"/>
        </w:rPr>
        <w:t xml:space="preserve">) </w:t>
      </w:r>
      <w:r w:rsidR="00E738FE">
        <w:rPr>
          <w:rStyle w:val="FigurelegendChar"/>
        </w:rPr>
        <w:t>CIBERSORT</w:t>
      </w:r>
      <w:r w:rsidR="00082261" w:rsidRPr="00246960">
        <w:rPr>
          <w:rStyle w:val="FigurelegendChar"/>
        </w:rPr>
        <w:t xml:space="preserve"> with raw unnormalized signature matrix and counts per million (CPM) normalised pseudo-bulk data. (</w:t>
      </w:r>
      <w:r w:rsidR="00E37141">
        <w:rPr>
          <w:rStyle w:val="FigurelegendChar"/>
          <w:b/>
          <w:bCs/>
        </w:rPr>
        <w:t>f</w:t>
      </w:r>
      <w:r w:rsidR="00082261" w:rsidRPr="00246960">
        <w:rPr>
          <w:rStyle w:val="FigurelegendChar"/>
        </w:rPr>
        <w:t xml:space="preserve">) </w:t>
      </w:r>
      <w:r w:rsidR="00E738FE">
        <w:rPr>
          <w:rStyle w:val="FigurelegendChar"/>
        </w:rPr>
        <w:t>CIBERSORT</w:t>
      </w:r>
      <w:r w:rsidR="00082261" w:rsidRPr="00246960">
        <w:rPr>
          <w:rStyle w:val="FigurelegendChar"/>
        </w:rPr>
        <w:t xml:space="preserve"> with </w:t>
      </w:r>
      <w:r w:rsidRPr="00246960">
        <w:rPr>
          <w:rStyle w:val="FigurelegendChar"/>
        </w:rPr>
        <w:t>TPM</w:t>
      </w:r>
      <w:r w:rsidR="00F90840">
        <w:rPr>
          <w:rStyle w:val="FigurelegendChar"/>
        </w:rPr>
        <w:t>-</w:t>
      </w:r>
      <w:r w:rsidR="00082261" w:rsidRPr="00246960">
        <w:rPr>
          <w:rStyle w:val="FigurelegendChar"/>
        </w:rPr>
        <w:t>normalised signature matrix and CPM</w:t>
      </w:r>
      <w:r w:rsidR="00F90840">
        <w:rPr>
          <w:rStyle w:val="FigurelegendChar"/>
        </w:rPr>
        <w:t>-</w:t>
      </w:r>
      <w:r w:rsidR="00082261" w:rsidRPr="00246960">
        <w:rPr>
          <w:rStyle w:val="FigurelegendChar"/>
        </w:rPr>
        <w:t>normalised pseudo-bulk data. Pearson</w:t>
      </w:r>
      <w:r w:rsidRPr="00246960">
        <w:rPr>
          <w:rStyle w:val="FigurelegendChar"/>
        </w:rPr>
        <w:t>,</w:t>
      </w:r>
      <w:r w:rsidR="00082261" w:rsidRPr="00246960">
        <w:rPr>
          <w:rStyle w:val="FigurelegendChar"/>
        </w:rPr>
        <w:t xml:space="preserve"> Pearson correlation for all 15 cell types</w:t>
      </w:r>
      <w:r w:rsidRPr="00246960">
        <w:rPr>
          <w:rStyle w:val="FigurelegendChar"/>
        </w:rPr>
        <w:t>;</w:t>
      </w:r>
      <w:r w:rsidR="00082261" w:rsidRPr="00246960">
        <w:rPr>
          <w:rStyle w:val="FigurelegendChar"/>
        </w:rPr>
        <w:t xml:space="preserve"> RMSE</w:t>
      </w:r>
      <w:r w:rsidRPr="00246960">
        <w:rPr>
          <w:rStyle w:val="FigurelegendChar"/>
        </w:rPr>
        <w:t>,</w:t>
      </w:r>
      <w:r w:rsidR="00082261" w:rsidRPr="00246960">
        <w:rPr>
          <w:rStyle w:val="FigurelegendChar"/>
        </w:rPr>
        <w:t xml:space="preserve"> </w:t>
      </w:r>
      <w:r w:rsidR="00446508">
        <w:rPr>
          <w:rStyle w:val="FigurelegendChar"/>
        </w:rPr>
        <w:t>a</w:t>
      </w:r>
      <w:r w:rsidR="00446508" w:rsidRPr="00246960">
        <w:rPr>
          <w:rStyle w:val="FigurelegendChar"/>
        </w:rPr>
        <w:t xml:space="preserve">verage </w:t>
      </w:r>
      <w:r w:rsidR="00446508">
        <w:rPr>
          <w:rStyle w:val="FigurelegendChar"/>
        </w:rPr>
        <w:t>r</w:t>
      </w:r>
      <w:r w:rsidR="00446508" w:rsidRPr="00246960">
        <w:rPr>
          <w:rStyle w:val="FigurelegendChar"/>
        </w:rPr>
        <w:t xml:space="preserve">oot </w:t>
      </w:r>
      <w:proofErr w:type="gramStart"/>
      <w:r w:rsidR="00446508">
        <w:rPr>
          <w:rStyle w:val="FigurelegendChar"/>
        </w:rPr>
        <w:t>m</w:t>
      </w:r>
      <w:r w:rsidR="00446508" w:rsidRPr="00246960">
        <w:rPr>
          <w:rStyle w:val="FigurelegendChar"/>
        </w:rPr>
        <w:t>ean</w:t>
      </w:r>
      <w:proofErr w:type="gramEnd"/>
      <w:r w:rsidR="00446508" w:rsidRPr="00246960">
        <w:rPr>
          <w:rStyle w:val="FigurelegendChar"/>
        </w:rPr>
        <w:t xml:space="preserve"> </w:t>
      </w:r>
      <w:r w:rsidR="00446508">
        <w:rPr>
          <w:rStyle w:val="FigurelegendChar"/>
        </w:rPr>
        <w:t>s</w:t>
      </w:r>
      <w:r w:rsidR="00446508" w:rsidRPr="00246960">
        <w:rPr>
          <w:rStyle w:val="FigurelegendChar"/>
        </w:rPr>
        <w:t xml:space="preserve">quare </w:t>
      </w:r>
      <w:r w:rsidR="00446508">
        <w:rPr>
          <w:rStyle w:val="FigurelegendChar"/>
        </w:rPr>
        <w:t>e</w:t>
      </w:r>
      <w:r w:rsidR="00446508" w:rsidRPr="00246960">
        <w:rPr>
          <w:rStyle w:val="FigurelegendChar"/>
        </w:rPr>
        <w:t xml:space="preserve">rror </w:t>
      </w:r>
      <w:r w:rsidR="00082261" w:rsidRPr="00246960">
        <w:rPr>
          <w:rStyle w:val="FigurelegendChar"/>
        </w:rPr>
        <w:t>for all 15 cell types.</w:t>
      </w:r>
    </w:p>
    <w:p w14:paraId="4BAD2514" w14:textId="77777777" w:rsidR="00FE3889" w:rsidRDefault="00FE3889" w:rsidP="0026307D">
      <w:pPr>
        <w:pStyle w:val="Figurelegend"/>
        <w:rPr>
          <w:rStyle w:val="FigurelegendChar"/>
        </w:rPr>
      </w:pPr>
    </w:p>
    <w:p w14:paraId="365BDD8F" w14:textId="77777777" w:rsidR="00FE3889" w:rsidRPr="00246960" w:rsidRDefault="00FE3889" w:rsidP="0026307D">
      <w:pPr>
        <w:pStyle w:val="Figurelegend"/>
      </w:pPr>
    </w:p>
    <w:p w14:paraId="5F9B6356" w14:textId="449CDC70" w:rsidR="00082261" w:rsidRPr="00246960" w:rsidRDefault="00733F0A" w:rsidP="00F90840">
      <w:pPr>
        <w:spacing w:after="240" w:line="240" w:lineRule="auto"/>
        <w:jc w:val="center"/>
      </w:pPr>
      <w:r w:rsidRPr="0026307D">
        <w:rPr>
          <w:noProof/>
          <w14:ligatures w14:val="standardContextual"/>
        </w:rPr>
        <w:lastRenderedPageBreak/>
        <w:drawing>
          <wp:inline distT="0" distB="0" distL="0" distR="0" wp14:anchorId="50C18190" wp14:editId="5D5035CB">
            <wp:extent cx="6120000" cy="6046772"/>
            <wp:effectExtent l="0" t="0" r="0" b="0"/>
            <wp:docPr id="1088498908"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498908" name="Picture 14" descr="A screenshot of a graph&#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20000" cy="6046772"/>
                    </a:xfrm>
                    <a:prstGeom prst="rect">
                      <a:avLst/>
                    </a:prstGeom>
                  </pic:spPr>
                </pic:pic>
              </a:graphicData>
            </a:graphic>
          </wp:inline>
        </w:drawing>
      </w:r>
    </w:p>
    <w:p w14:paraId="6F1AB772" w14:textId="7362F666" w:rsidR="00FE3889" w:rsidRPr="00C46C35" w:rsidRDefault="00C46C35" w:rsidP="00D6688A">
      <w:pPr>
        <w:pStyle w:val="Heading2"/>
        <w:jc w:val="both"/>
        <w:rPr>
          <w:rStyle w:val="FiguretitleChar"/>
          <w:rFonts w:eastAsiaTheme="majorEastAsia" w:cstheme="majorBidi"/>
          <w:b/>
          <w:szCs w:val="26"/>
        </w:rPr>
      </w:pPr>
      <w:bookmarkStart w:id="20" w:name="_Toc204958884"/>
      <w:r w:rsidRPr="00C46C35">
        <w:rPr>
          <w:rStyle w:val="FiguretitleChar"/>
          <w:rFonts w:eastAsiaTheme="majorEastAsia" w:cstheme="majorBidi"/>
          <w:b/>
          <w:bCs/>
          <w:szCs w:val="26"/>
        </w:rPr>
        <w:t xml:space="preserve">Figure </w:t>
      </w:r>
      <w:r w:rsidR="00082261" w:rsidRPr="00C46C35">
        <w:rPr>
          <w:rStyle w:val="FiguretitleChar"/>
          <w:rFonts w:eastAsiaTheme="majorEastAsia" w:cstheme="majorBidi"/>
          <w:b/>
          <w:szCs w:val="26"/>
        </w:rPr>
        <w:t>S1</w:t>
      </w:r>
      <w:r w:rsidR="00AE00BE">
        <w:rPr>
          <w:rStyle w:val="FiguretitleChar"/>
          <w:rFonts w:eastAsiaTheme="majorEastAsia" w:cstheme="majorBidi"/>
          <w:b/>
          <w:szCs w:val="26"/>
        </w:rPr>
        <w:t>7</w:t>
      </w:r>
      <w:r w:rsidR="00082261" w:rsidRPr="00C46C35">
        <w:rPr>
          <w:rStyle w:val="FiguretitleChar"/>
          <w:rFonts w:eastAsiaTheme="majorEastAsia" w:cstheme="majorBidi"/>
          <w:b/>
          <w:szCs w:val="26"/>
        </w:rPr>
        <w:t xml:space="preserve">: Deconvolution performance of each cell type using </w:t>
      </w:r>
      <w:r w:rsidR="00E738FE">
        <w:rPr>
          <w:rStyle w:val="FiguretitleChar"/>
          <w:rFonts w:eastAsiaTheme="majorEastAsia" w:cstheme="majorBidi"/>
          <w:b/>
          <w:szCs w:val="26"/>
        </w:rPr>
        <w:t>CIBERSORT</w:t>
      </w:r>
      <w:r w:rsidR="00082261" w:rsidRPr="00C46C35">
        <w:rPr>
          <w:rStyle w:val="FiguretitleChar"/>
          <w:rFonts w:eastAsiaTheme="majorEastAsia" w:cstheme="majorBidi"/>
          <w:b/>
          <w:szCs w:val="26"/>
        </w:rPr>
        <w:t xml:space="preserve"> with raw unnormalized signature matrix and CPM</w:t>
      </w:r>
      <w:r w:rsidR="00F90840" w:rsidRPr="00C46C35">
        <w:rPr>
          <w:rStyle w:val="FiguretitleChar"/>
          <w:rFonts w:eastAsiaTheme="majorEastAsia" w:cstheme="majorBidi"/>
          <w:b/>
          <w:szCs w:val="26"/>
        </w:rPr>
        <w:t>-</w:t>
      </w:r>
      <w:r w:rsidR="00082261" w:rsidRPr="00C46C35">
        <w:rPr>
          <w:rStyle w:val="FiguretitleChar"/>
          <w:rFonts w:eastAsiaTheme="majorEastAsia" w:cstheme="majorBidi"/>
          <w:b/>
          <w:szCs w:val="26"/>
        </w:rPr>
        <w:t>normalised pseudo-bulk RNA-</w:t>
      </w:r>
      <w:proofErr w:type="spellStart"/>
      <w:r w:rsidR="00082261" w:rsidRPr="00C46C35">
        <w:rPr>
          <w:rStyle w:val="FiguretitleChar"/>
          <w:rFonts w:eastAsiaTheme="majorEastAsia" w:cstheme="majorBidi"/>
          <w:b/>
          <w:szCs w:val="26"/>
        </w:rPr>
        <w:t>seq</w:t>
      </w:r>
      <w:proofErr w:type="spellEnd"/>
      <w:r w:rsidR="00082261" w:rsidRPr="00C46C35">
        <w:rPr>
          <w:rStyle w:val="FiguretitleChar"/>
          <w:rFonts w:eastAsiaTheme="majorEastAsia" w:cstheme="majorBidi"/>
          <w:b/>
          <w:szCs w:val="26"/>
        </w:rPr>
        <w:t xml:space="preserve"> data</w:t>
      </w:r>
      <w:bookmarkEnd w:id="20"/>
    </w:p>
    <w:p w14:paraId="1ACCFA96" w14:textId="27728E06" w:rsidR="00082261" w:rsidRPr="00246960" w:rsidRDefault="00082261" w:rsidP="00C46C35">
      <w:pPr>
        <w:pStyle w:val="Figurelegend"/>
        <w:spacing w:line="276" w:lineRule="auto"/>
        <w:rPr>
          <w:rStyle w:val="FigurelegendChar"/>
        </w:rPr>
      </w:pPr>
      <w:r w:rsidRPr="00246960">
        <w:rPr>
          <w:rStyle w:val="FigurelegendChar"/>
        </w:rPr>
        <w:t xml:space="preserve">Deconvolution performance of </w:t>
      </w:r>
      <w:r w:rsidR="00E738FE">
        <w:rPr>
          <w:rStyle w:val="FigurelegendChar"/>
        </w:rPr>
        <w:t>CIBERSORT</w:t>
      </w:r>
      <w:r w:rsidRPr="00246960">
        <w:rPr>
          <w:rStyle w:val="FigurelegendChar"/>
        </w:rPr>
        <w:t xml:space="preserve"> with raw unnormalized signature matrix and counts per million (CPM) normalised pseudo-bulk data. Pearson</w:t>
      </w:r>
      <w:r w:rsidR="00E35D64" w:rsidRPr="00246960">
        <w:rPr>
          <w:rStyle w:val="FigurelegendChar"/>
        </w:rPr>
        <w:t>,</w:t>
      </w:r>
      <w:r w:rsidRPr="00246960">
        <w:rPr>
          <w:rStyle w:val="FigurelegendChar"/>
        </w:rPr>
        <w:t xml:space="preserve"> Pearson correlation for all 15 cell types</w:t>
      </w:r>
      <w:r w:rsidR="00E35D64" w:rsidRPr="00246960">
        <w:rPr>
          <w:rStyle w:val="FigurelegendChar"/>
        </w:rPr>
        <w:t>;</w:t>
      </w:r>
      <w:r w:rsidRPr="00246960">
        <w:rPr>
          <w:rStyle w:val="FigurelegendChar"/>
        </w:rPr>
        <w:t xml:space="preserve"> RMSE</w:t>
      </w:r>
      <w:r w:rsidR="00E35D64" w:rsidRPr="00246960">
        <w:rPr>
          <w:rStyle w:val="FigurelegendChar"/>
        </w:rPr>
        <w:t>,</w:t>
      </w:r>
      <w:r w:rsidRPr="00246960">
        <w:rPr>
          <w:rStyle w:val="FigurelegendChar"/>
        </w:rPr>
        <w:t xml:space="preserve"> </w:t>
      </w:r>
      <w:r w:rsidR="000B0DCF">
        <w:rPr>
          <w:rStyle w:val="FigurelegendChar"/>
        </w:rPr>
        <w:t>r</w:t>
      </w:r>
      <w:r w:rsidR="000B0DCF" w:rsidRPr="00246960">
        <w:rPr>
          <w:rStyle w:val="FigurelegendChar"/>
        </w:rPr>
        <w:t xml:space="preserve">oot </w:t>
      </w:r>
      <w:r w:rsidR="000B0DCF">
        <w:rPr>
          <w:rStyle w:val="FigurelegendChar"/>
        </w:rPr>
        <w:t>m</w:t>
      </w:r>
      <w:r w:rsidR="000B0DCF" w:rsidRPr="00246960">
        <w:rPr>
          <w:rStyle w:val="FigurelegendChar"/>
        </w:rPr>
        <w:t xml:space="preserve">ean </w:t>
      </w:r>
      <w:r w:rsidR="000B0DCF">
        <w:rPr>
          <w:rStyle w:val="FigurelegendChar"/>
        </w:rPr>
        <w:t>s</w:t>
      </w:r>
      <w:r w:rsidR="000B0DCF" w:rsidRPr="00246960">
        <w:rPr>
          <w:rStyle w:val="FigurelegendChar"/>
        </w:rPr>
        <w:t xml:space="preserve">quare </w:t>
      </w:r>
      <w:r w:rsidR="000B0DCF">
        <w:rPr>
          <w:rStyle w:val="FigurelegendChar"/>
        </w:rPr>
        <w:t>e</w:t>
      </w:r>
      <w:r w:rsidR="000B0DCF" w:rsidRPr="00246960">
        <w:rPr>
          <w:rStyle w:val="FigurelegendChar"/>
        </w:rPr>
        <w:t>rror</w:t>
      </w:r>
      <w:r w:rsidRPr="00246960">
        <w:rPr>
          <w:rStyle w:val="FigurelegendChar"/>
        </w:rPr>
        <w:t>.</w:t>
      </w:r>
    </w:p>
    <w:p w14:paraId="6BAC3DB6" w14:textId="77777777" w:rsidR="00400395" w:rsidRPr="00246960" w:rsidRDefault="00400395" w:rsidP="001E287C">
      <w:pPr>
        <w:jc w:val="both"/>
        <w:rPr>
          <w:rStyle w:val="FigurelegendChar"/>
        </w:rPr>
      </w:pPr>
    </w:p>
    <w:p w14:paraId="27C2A15D" w14:textId="77777777" w:rsidR="00400395" w:rsidRPr="00246960" w:rsidRDefault="00400395" w:rsidP="001E287C">
      <w:pPr>
        <w:jc w:val="both"/>
        <w:rPr>
          <w:rStyle w:val="FigurelegendChar"/>
        </w:rPr>
      </w:pPr>
    </w:p>
    <w:p w14:paraId="74F8DE94" w14:textId="77777777" w:rsidR="00400395" w:rsidRPr="00246960" w:rsidRDefault="00400395" w:rsidP="001E287C">
      <w:pPr>
        <w:jc w:val="both"/>
        <w:rPr>
          <w:rStyle w:val="FigurelegendChar"/>
        </w:rPr>
      </w:pPr>
    </w:p>
    <w:p w14:paraId="013D7CD9" w14:textId="67F64FBA" w:rsidR="00082261" w:rsidRPr="00246960" w:rsidRDefault="00082261" w:rsidP="00400395">
      <w:pPr>
        <w:jc w:val="both"/>
        <w:rPr>
          <w:rStyle w:val="FigurelegendChar"/>
        </w:rPr>
      </w:pPr>
    </w:p>
    <w:p w14:paraId="6F56BB54" w14:textId="77777777" w:rsidR="00400395" w:rsidRDefault="00400395" w:rsidP="00400395">
      <w:pPr>
        <w:jc w:val="both"/>
        <w:rPr>
          <w:rStyle w:val="FigurelegendChar"/>
        </w:rPr>
      </w:pPr>
    </w:p>
    <w:p w14:paraId="21C03885" w14:textId="0194DE36" w:rsidR="00844944" w:rsidRPr="00246960" w:rsidRDefault="00844944" w:rsidP="00C46C35">
      <w:pPr>
        <w:pStyle w:val="Heading1"/>
      </w:pPr>
      <w:bookmarkStart w:id="21" w:name="_Toc204958885"/>
      <w:r>
        <w:lastRenderedPageBreak/>
        <w:t>Supplementa</w:t>
      </w:r>
      <w:r w:rsidR="00C46C35">
        <w:t>ry</w:t>
      </w:r>
      <w:r>
        <w:t xml:space="preserve"> Notes</w:t>
      </w:r>
      <w:bookmarkEnd w:id="21"/>
    </w:p>
    <w:p w14:paraId="0AE6696E" w14:textId="5F985CBD" w:rsidR="00844944" w:rsidRPr="00C46C35" w:rsidRDefault="00C46C35" w:rsidP="00D6688A">
      <w:pPr>
        <w:pStyle w:val="Heading2"/>
        <w:jc w:val="both"/>
        <w:rPr>
          <w:rStyle w:val="FigurelegendChar"/>
          <w:rFonts w:eastAsiaTheme="majorEastAsia" w:cstheme="majorBidi"/>
          <w:bCs w:val="0"/>
          <w:color w:val="000000" w:themeColor="text1"/>
          <w:sz w:val="28"/>
          <w:szCs w:val="32"/>
        </w:rPr>
      </w:pPr>
      <w:bookmarkStart w:id="22" w:name="_Toc204958886"/>
      <w:r w:rsidRPr="00C46C35">
        <w:rPr>
          <w:rStyle w:val="Heading1Char"/>
          <w:b/>
          <w:color w:val="auto"/>
          <w:sz w:val="24"/>
          <w:szCs w:val="26"/>
        </w:rPr>
        <w:t>Supplementary</w:t>
      </w:r>
      <w:r w:rsidR="00844944" w:rsidRPr="00C46C35">
        <w:rPr>
          <w:rStyle w:val="Heading1Char"/>
          <w:b/>
          <w:color w:val="auto"/>
          <w:sz w:val="24"/>
          <w:szCs w:val="26"/>
        </w:rPr>
        <w:t xml:space="preserve"> Note 1: Benchmarking deconvolution algorithms</w:t>
      </w:r>
      <w:bookmarkEnd w:id="22"/>
    </w:p>
    <w:p w14:paraId="52BBC8D3" w14:textId="2EF37A0C" w:rsidR="00844944" w:rsidRPr="008A74FB" w:rsidRDefault="00844944" w:rsidP="00844944">
      <w:pPr>
        <w:pStyle w:val="Maintext"/>
      </w:pPr>
      <w:r w:rsidRPr="008A74FB">
        <w:t xml:space="preserve">Prior to deconvolving the </w:t>
      </w:r>
      <w:r>
        <w:t xml:space="preserve">PB </w:t>
      </w:r>
      <w:r w:rsidRPr="008A74FB">
        <w:t>RNA-</w:t>
      </w:r>
      <w:proofErr w:type="spellStart"/>
      <w:r w:rsidRPr="008A74FB">
        <w:t>seq</w:t>
      </w:r>
      <w:proofErr w:type="spellEnd"/>
      <w:r w:rsidRPr="008A74FB">
        <w:t xml:space="preserve"> data, we performed a benchmarking assessment of four deconvolution algorithms: </w:t>
      </w:r>
      <w:r>
        <w:t>Non-negative least squares (</w:t>
      </w:r>
      <w:r w:rsidRPr="008A74FB">
        <w:t>NNLS</w:t>
      </w:r>
      <w:r>
        <w:t>)</w:t>
      </w:r>
      <w:r w:rsidRPr="008A74FB">
        <w:t xml:space="preserve">, </w:t>
      </w:r>
      <w:proofErr w:type="spellStart"/>
      <w:r w:rsidRPr="008A74FB">
        <w:t>MuSic</w:t>
      </w:r>
      <w:proofErr w:type="spellEnd"/>
      <w:r w:rsidRPr="008A74FB">
        <w:t xml:space="preserve">, Bisque, and </w:t>
      </w:r>
      <w:r w:rsidR="00E738FE">
        <w:t>CIBERSORT</w:t>
      </w:r>
      <w:r w:rsidRPr="008A74FB">
        <w:t xml:space="preserve"> with various parameter modifications for a total of 12 different analyses (See Methods).</w:t>
      </w:r>
      <w:r>
        <w:t xml:space="preserve">  </w:t>
      </w:r>
      <w:r w:rsidRPr="008A74FB">
        <w:t xml:space="preserve"> We then assessed deconvolution performance using </w:t>
      </w:r>
      <w:r>
        <w:t xml:space="preserve">the average Pearson correlation </w:t>
      </w:r>
      <w:r w:rsidRPr="008A74FB">
        <w:t>(</w:t>
      </w:r>
      <w:r w:rsidRPr="008A74FB">
        <w:rPr>
          <w:rFonts w:cs="Times New Roman"/>
          <w:i/>
          <w:iCs/>
        </w:rPr>
        <w:t>ρ</w:t>
      </w:r>
      <w:r w:rsidRPr="008A74FB">
        <w:t>) and</w:t>
      </w:r>
      <w:r>
        <w:t xml:space="preserve"> average</w:t>
      </w:r>
      <w:r w:rsidRPr="008A74FB">
        <w:t xml:space="preserve"> root mean square error (RMSE) estimates</w:t>
      </w:r>
      <w:r>
        <w:t xml:space="preserve"> across all 15 cell types</w:t>
      </w:r>
      <w:r w:rsidRPr="008A74FB">
        <w:t>. To do this, we first generated pseudo-bulk RNA-</w:t>
      </w:r>
      <w:proofErr w:type="spellStart"/>
      <w:r w:rsidRPr="008A74FB">
        <w:t>seq</w:t>
      </w:r>
      <w:proofErr w:type="spellEnd"/>
      <w:r w:rsidRPr="008A74FB">
        <w:t xml:space="preserve"> data for </w:t>
      </w:r>
      <w:r w:rsidRPr="008A74FB">
        <w:rPr>
          <w:i/>
          <w:iCs/>
        </w:rPr>
        <w:t xml:space="preserve">n </w:t>
      </w:r>
      <w:r w:rsidRPr="008A74FB">
        <w:t xml:space="preserve">= 100 individuals derived from the </w:t>
      </w:r>
      <w:proofErr w:type="spellStart"/>
      <w:r w:rsidRPr="008A74FB">
        <w:t>scRNA-seq</w:t>
      </w:r>
      <w:proofErr w:type="spellEnd"/>
      <w:r w:rsidRPr="008A74FB">
        <w:t xml:space="preserve"> data with known cell type proportions using the SimBu R/Bioconductor package (</w:t>
      </w:r>
      <w:r w:rsidRPr="008A74FB">
        <w:rPr>
          <w:b/>
          <w:bCs/>
        </w:rPr>
        <w:t>Table S28</w:t>
      </w:r>
      <w:r w:rsidRPr="008A74FB">
        <w:t>,</w:t>
      </w:r>
      <w:r w:rsidRPr="008A74FB">
        <w:rPr>
          <w:b/>
          <w:bCs/>
        </w:rPr>
        <w:t xml:space="preserve"> </w:t>
      </w:r>
      <w:r>
        <w:rPr>
          <w:b/>
          <w:bCs/>
        </w:rPr>
        <w:t xml:space="preserve">Figure </w:t>
      </w:r>
      <w:r w:rsidRPr="008A74FB">
        <w:rPr>
          <w:b/>
          <w:bCs/>
        </w:rPr>
        <w:t>S1</w:t>
      </w:r>
      <w:r w:rsidR="008C39DE">
        <w:rPr>
          <w:b/>
          <w:bCs/>
        </w:rPr>
        <w:t>4</w:t>
      </w:r>
      <w:r w:rsidRPr="008A74FB">
        <w:t xml:space="preserve">). </w:t>
      </w:r>
      <w:r>
        <w:rPr>
          <w:b/>
          <w:bCs/>
        </w:rPr>
        <w:t xml:space="preserve">Figure </w:t>
      </w:r>
      <w:r w:rsidRPr="008A74FB">
        <w:rPr>
          <w:b/>
          <w:bCs/>
        </w:rPr>
        <w:t>S1</w:t>
      </w:r>
      <w:r w:rsidR="008C39DE">
        <w:rPr>
          <w:b/>
          <w:bCs/>
        </w:rPr>
        <w:t>5</w:t>
      </w:r>
      <w:r w:rsidRPr="008A74FB">
        <w:t xml:space="preserve"> details the results of the benchmarking assessment for </w:t>
      </w:r>
      <w:proofErr w:type="spellStart"/>
      <w:r w:rsidRPr="008A74FB">
        <w:t>MuSic</w:t>
      </w:r>
      <w:proofErr w:type="spellEnd"/>
      <w:r w:rsidRPr="008A74FB">
        <w:t xml:space="preserve">, NNLS, and Bisque with, and without specifying marker genes from the signature matrix. </w:t>
      </w:r>
      <w:r>
        <w:rPr>
          <w:b/>
          <w:bCs/>
        </w:rPr>
        <w:t xml:space="preserve">Figure </w:t>
      </w:r>
      <w:r w:rsidRPr="008A74FB">
        <w:rPr>
          <w:b/>
          <w:bCs/>
        </w:rPr>
        <w:t>S1</w:t>
      </w:r>
      <w:r w:rsidR="008C39DE">
        <w:rPr>
          <w:b/>
          <w:bCs/>
        </w:rPr>
        <w:t>6</w:t>
      </w:r>
      <w:r w:rsidRPr="008A74FB">
        <w:t xml:space="preserve"> illustrates the deconvolution results for the pseudo-bulk RNA-</w:t>
      </w:r>
      <w:proofErr w:type="spellStart"/>
      <w:r w:rsidRPr="008A74FB">
        <w:t>seq</w:t>
      </w:r>
      <w:proofErr w:type="spellEnd"/>
      <w:r w:rsidRPr="008A74FB">
        <w:t xml:space="preserve"> data using </w:t>
      </w:r>
      <w:r w:rsidR="00E738FE">
        <w:t>CIBERSORT</w:t>
      </w:r>
      <w:r w:rsidRPr="008A74FB">
        <w:t xml:space="preserve"> with raw or TPM-normalised </w:t>
      </w:r>
      <w:proofErr w:type="spellStart"/>
      <w:r w:rsidRPr="008A74FB">
        <w:t>scRNA-seq</w:t>
      </w:r>
      <w:proofErr w:type="spellEnd"/>
      <w:r w:rsidRPr="008A74FB">
        <w:t xml:space="preserve"> data and raw, CPM-, or TPM-normalised bulk data. The </w:t>
      </w:r>
      <w:r w:rsidR="000B0DCF">
        <w:t xml:space="preserve">least well </w:t>
      </w:r>
      <w:r w:rsidRPr="008A74FB">
        <w:t xml:space="preserve">performing algorithm was </w:t>
      </w:r>
      <w:r w:rsidR="00E738FE">
        <w:t>CIBERSORT</w:t>
      </w:r>
      <w:r w:rsidRPr="008A74FB">
        <w:t xml:space="preserve"> when specifying the raw signature matrix and the TPM normalised pseudo-bulk RNA-</w:t>
      </w:r>
      <w:proofErr w:type="spellStart"/>
      <w:r w:rsidRPr="008A74FB">
        <w:t>seq</w:t>
      </w:r>
      <w:proofErr w:type="spellEnd"/>
      <w:r w:rsidRPr="008A74FB">
        <w:t xml:space="preserve"> data (</w:t>
      </w:r>
      <w:r w:rsidRPr="008A74FB">
        <w:rPr>
          <w:rFonts w:cs="Times New Roman"/>
          <w:i/>
          <w:iCs/>
        </w:rPr>
        <w:t>ρ</w:t>
      </w:r>
      <w:r w:rsidRPr="008A74FB">
        <w:t xml:space="preserve"> = 0.382</w:t>
      </w:r>
      <w:r>
        <w:t xml:space="preserve">; </w:t>
      </w:r>
      <w:r w:rsidRPr="008A74FB">
        <w:t xml:space="preserve">RMSE = 0.085). The best performing algorithm was </w:t>
      </w:r>
      <w:r w:rsidR="00E738FE">
        <w:t>CIBERSORT</w:t>
      </w:r>
      <w:r w:rsidRPr="008A74FB">
        <w:t xml:space="preserve"> when specifying the raw signature matrix and the CPM-normalised pseudo-bulk RNA-</w:t>
      </w:r>
      <w:proofErr w:type="spellStart"/>
      <w:r w:rsidRPr="008A74FB">
        <w:t>seq</w:t>
      </w:r>
      <w:proofErr w:type="spellEnd"/>
      <w:r w:rsidRPr="008A74FB">
        <w:t xml:space="preserve"> data (</w:t>
      </w:r>
      <w:r w:rsidRPr="008A74FB">
        <w:rPr>
          <w:rFonts w:cs="Times New Roman"/>
          <w:i/>
          <w:iCs/>
        </w:rPr>
        <w:t>ρ</w:t>
      </w:r>
      <w:r w:rsidRPr="008A74FB">
        <w:t xml:space="preserve"> = 0.998, RMSE = 0.003). We observed that CPM</w:t>
      </w:r>
      <w:r w:rsidR="000B0DCF">
        <w:t>-</w:t>
      </w:r>
      <w:r w:rsidRPr="008A74FB">
        <w:t>normalising the pseudo-bulk RNA-</w:t>
      </w:r>
      <w:proofErr w:type="spellStart"/>
      <w:r w:rsidRPr="008A74FB">
        <w:t>seq</w:t>
      </w:r>
      <w:proofErr w:type="spellEnd"/>
      <w:r w:rsidRPr="008A74FB">
        <w:t xml:space="preserve"> data slightly improved the deconvolution performance but overall, had minimal impact on the performance metrics (</w:t>
      </w:r>
      <w:r>
        <w:rPr>
          <w:b/>
          <w:bCs/>
        </w:rPr>
        <w:t xml:space="preserve">Figure </w:t>
      </w:r>
      <w:r w:rsidRPr="008A74FB">
        <w:rPr>
          <w:b/>
          <w:bCs/>
        </w:rPr>
        <w:t>S1</w:t>
      </w:r>
      <w:r w:rsidR="008C39DE">
        <w:rPr>
          <w:b/>
          <w:bCs/>
        </w:rPr>
        <w:t>6</w:t>
      </w:r>
      <w:r>
        <w:t>;</w:t>
      </w:r>
      <w:r w:rsidRPr="008A74FB">
        <w:rPr>
          <w:b/>
          <w:bCs/>
        </w:rPr>
        <w:t xml:space="preserve"> Table S29</w:t>
      </w:r>
      <w:r w:rsidRPr="008A74FB">
        <w:t xml:space="preserve">). </w:t>
      </w:r>
      <w:proofErr w:type="spellStart"/>
      <w:r w:rsidRPr="008A74FB">
        <w:t>MuSiC</w:t>
      </w:r>
      <w:proofErr w:type="spellEnd"/>
      <w:r w:rsidRPr="008A74FB">
        <w:t xml:space="preserve"> performed well with, and without specifying marker genes (</w:t>
      </w:r>
      <w:proofErr w:type="spellStart"/>
      <w:r w:rsidRPr="008A74FB">
        <w:rPr>
          <w:rFonts w:cs="Times New Roman"/>
          <w:i/>
          <w:iCs/>
        </w:rPr>
        <w:t>ρ</w:t>
      </w:r>
      <w:r>
        <w:rPr>
          <w:rFonts w:cs="Times New Roman"/>
          <w:vertAlign w:val="subscript"/>
        </w:rPr>
        <w:t>markers</w:t>
      </w:r>
      <w:proofErr w:type="spellEnd"/>
      <w:r>
        <w:rPr>
          <w:rFonts w:cs="Times New Roman"/>
          <w:vertAlign w:val="subscript"/>
        </w:rPr>
        <w:t>(+)</w:t>
      </w:r>
      <w:r w:rsidRPr="008A74FB">
        <w:t xml:space="preserve"> = 0.</w:t>
      </w:r>
      <w:r>
        <w:t xml:space="preserve">991, </w:t>
      </w:r>
      <w:proofErr w:type="spellStart"/>
      <w:r w:rsidRPr="008A74FB">
        <w:rPr>
          <w:rFonts w:cs="Times New Roman"/>
          <w:i/>
          <w:iCs/>
        </w:rPr>
        <w:t>ρ</w:t>
      </w:r>
      <w:r>
        <w:rPr>
          <w:rFonts w:cs="Times New Roman"/>
          <w:vertAlign w:val="subscript"/>
        </w:rPr>
        <w:t>markers</w:t>
      </w:r>
      <w:proofErr w:type="spellEnd"/>
      <w:r>
        <w:rPr>
          <w:rFonts w:cs="Times New Roman"/>
          <w:vertAlign w:val="subscript"/>
        </w:rPr>
        <w:t>(</w:t>
      </w:r>
      <w:r>
        <w:rPr>
          <w:rFonts w:ascii="Grotesque" w:hAnsi="Grotesque" w:cs="Times New Roman"/>
          <w:vertAlign w:val="subscript"/>
        </w:rPr>
        <w:t>−</w:t>
      </w:r>
      <w:r>
        <w:rPr>
          <w:rFonts w:cs="Times New Roman"/>
          <w:vertAlign w:val="subscript"/>
        </w:rPr>
        <w:t>)</w:t>
      </w:r>
      <w:r w:rsidRPr="008A74FB" w:rsidDel="00D161C4">
        <w:t xml:space="preserve"> </w:t>
      </w:r>
      <w:r>
        <w:t>= 0.961;</w:t>
      </w:r>
      <w:r w:rsidRPr="008A74FB">
        <w:t xml:space="preserve"> </w:t>
      </w:r>
      <w:proofErr w:type="spellStart"/>
      <w:r w:rsidRPr="008A74FB">
        <w:t>RMSE</w:t>
      </w:r>
      <w:r>
        <w:rPr>
          <w:vertAlign w:val="subscript"/>
        </w:rPr>
        <w:t>markers</w:t>
      </w:r>
      <w:proofErr w:type="spellEnd"/>
      <w:r>
        <w:rPr>
          <w:vertAlign w:val="subscript"/>
        </w:rPr>
        <w:t>(+)</w:t>
      </w:r>
      <w:r w:rsidRPr="008A74FB">
        <w:t xml:space="preserve"> = 0.009</w:t>
      </w:r>
      <w:r>
        <w:t xml:space="preserve">,  </w:t>
      </w:r>
      <w:proofErr w:type="spellStart"/>
      <w:r>
        <w:t>RMSE</w:t>
      </w:r>
      <w:r>
        <w:rPr>
          <w:vertAlign w:val="subscript"/>
        </w:rPr>
        <w:t>markers</w:t>
      </w:r>
      <w:proofErr w:type="spellEnd"/>
      <w:r>
        <w:rPr>
          <w:vertAlign w:val="subscript"/>
        </w:rPr>
        <w:t>(</w:t>
      </w:r>
      <w:r>
        <w:rPr>
          <w:rFonts w:ascii="Grotesque" w:hAnsi="Grotesque"/>
          <w:vertAlign w:val="subscript"/>
        </w:rPr>
        <w:t>−</w:t>
      </w:r>
      <w:r>
        <w:rPr>
          <w:vertAlign w:val="subscript"/>
        </w:rPr>
        <w:t>)</w:t>
      </w:r>
      <w:r>
        <w:t xml:space="preserve"> = </w:t>
      </w:r>
      <w:r w:rsidRPr="008A74FB">
        <w:t>0.017); however, Bisque</w:t>
      </w:r>
      <w:r>
        <w:t xml:space="preserve"> </w:t>
      </w:r>
      <w:r w:rsidRPr="008A74FB">
        <w:t>(</w:t>
      </w:r>
      <w:proofErr w:type="spellStart"/>
      <w:r w:rsidRPr="008A74FB">
        <w:rPr>
          <w:rFonts w:cs="Times New Roman"/>
          <w:i/>
          <w:iCs/>
        </w:rPr>
        <w:t>ρ</w:t>
      </w:r>
      <w:r>
        <w:rPr>
          <w:rFonts w:cs="Times New Roman"/>
          <w:vertAlign w:val="subscript"/>
        </w:rPr>
        <w:t>markers</w:t>
      </w:r>
      <w:proofErr w:type="spellEnd"/>
      <w:r>
        <w:rPr>
          <w:rFonts w:cs="Times New Roman"/>
          <w:vertAlign w:val="subscript"/>
        </w:rPr>
        <w:t>(+)</w:t>
      </w:r>
      <w:r w:rsidRPr="008A74FB">
        <w:t xml:space="preserve"> = 0.</w:t>
      </w:r>
      <w:r>
        <w:t xml:space="preserve">76, </w:t>
      </w:r>
      <w:proofErr w:type="spellStart"/>
      <w:r w:rsidRPr="008A74FB">
        <w:rPr>
          <w:rFonts w:cs="Times New Roman"/>
          <w:i/>
          <w:iCs/>
        </w:rPr>
        <w:t>ρ</w:t>
      </w:r>
      <w:r>
        <w:rPr>
          <w:rFonts w:cs="Times New Roman"/>
          <w:vertAlign w:val="subscript"/>
        </w:rPr>
        <w:t>markers</w:t>
      </w:r>
      <w:proofErr w:type="spellEnd"/>
      <w:r>
        <w:rPr>
          <w:rFonts w:cs="Times New Roman"/>
          <w:vertAlign w:val="subscript"/>
        </w:rPr>
        <w:t>(</w:t>
      </w:r>
      <w:r>
        <w:rPr>
          <w:rFonts w:ascii="Grotesque" w:hAnsi="Grotesque" w:cs="Times New Roman"/>
          <w:vertAlign w:val="subscript"/>
        </w:rPr>
        <w:t>−</w:t>
      </w:r>
      <w:r>
        <w:rPr>
          <w:rFonts w:cs="Times New Roman"/>
          <w:vertAlign w:val="subscript"/>
        </w:rPr>
        <w:t>)</w:t>
      </w:r>
      <w:r w:rsidRPr="008A74FB" w:rsidDel="00D161C4">
        <w:t xml:space="preserve"> </w:t>
      </w:r>
      <w:r>
        <w:t>= 0.66;</w:t>
      </w:r>
      <w:r w:rsidRPr="008A74FB">
        <w:t xml:space="preserve"> </w:t>
      </w:r>
      <w:proofErr w:type="spellStart"/>
      <w:r w:rsidRPr="008A74FB">
        <w:t>RMSE</w:t>
      </w:r>
      <w:r>
        <w:rPr>
          <w:vertAlign w:val="subscript"/>
        </w:rPr>
        <w:t>markers</w:t>
      </w:r>
      <w:proofErr w:type="spellEnd"/>
      <w:r>
        <w:rPr>
          <w:vertAlign w:val="subscript"/>
        </w:rPr>
        <w:t>(+)</w:t>
      </w:r>
      <w:r w:rsidRPr="008A74FB">
        <w:t xml:space="preserve"> = 0.0</w:t>
      </w:r>
      <w:r>
        <w:t xml:space="preserve">62,  </w:t>
      </w:r>
      <w:proofErr w:type="spellStart"/>
      <w:r>
        <w:t>RMSE</w:t>
      </w:r>
      <w:r>
        <w:rPr>
          <w:vertAlign w:val="subscript"/>
        </w:rPr>
        <w:t>markers</w:t>
      </w:r>
      <w:proofErr w:type="spellEnd"/>
      <w:r>
        <w:rPr>
          <w:vertAlign w:val="subscript"/>
        </w:rPr>
        <w:t>(</w:t>
      </w:r>
      <w:r>
        <w:rPr>
          <w:rFonts w:ascii="Grotesque" w:hAnsi="Grotesque"/>
          <w:vertAlign w:val="subscript"/>
        </w:rPr>
        <w:t>−</w:t>
      </w:r>
      <w:r>
        <w:rPr>
          <w:vertAlign w:val="subscript"/>
        </w:rPr>
        <w:t>)</w:t>
      </w:r>
      <w:r>
        <w:t xml:space="preserve"> = </w:t>
      </w:r>
      <w:r w:rsidRPr="008A74FB">
        <w:t>0.0</w:t>
      </w:r>
      <w:r>
        <w:t>72</w:t>
      </w:r>
      <w:r w:rsidRPr="008A74FB">
        <w:t>) and NNLS</w:t>
      </w:r>
      <w:r>
        <w:t xml:space="preserve"> </w:t>
      </w:r>
      <w:r w:rsidRPr="008A74FB">
        <w:t>(</w:t>
      </w:r>
      <w:proofErr w:type="spellStart"/>
      <w:r w:rsidRPr="008A74FB">
        <w:rPr>
          <w:rFonts w:cs="Times New Roman"/>
          <w:i/>
          <w:iCs/>
        </w:rPr>
        <w:t>ρ</w:t>
      </w:r>
      <w:r>
        <w:rPr>
          <w:rFonts w:cs="Times New Roman"/>
          <w:vertAlign w:val="subscript"/>
        </w:rPr>
        <w:t>markers</w:t>
      </w:r>
      <w:proofErr w:type="spellEnd"/>
      <w:r>
        <w:rPr>
          <w:rFonts w:cs="Times New Roman"/>
          <w:vertAlign w:val="subscript"/>
        </w:rPr>
        <w:t>(+)</w:t>
      </w:r>
      <w:r w:rsidRPr="008A74FB">
        <w:t xml:space="preserve"> = 0.</w:t>
      </w:r>
      <w:r>
        <w:t xml:space="preserve">897, </w:t>
      </w:r>
      <w:proofErr w:type="spellStart"/>
      <w:r w:rsidRPr="008A74FB">
        <w:rPr>
          <w:rFonts w:cs="Times New Roman"/>
          <w:i/>
          <w:iCs/>
        </w:rPr>
        <w:t>ρ</w:t>
      </w:r>
      <w:r>
        <w:rPr>
          <w:rFonts w:cs="Times New Roman"/>
          <w:vertAlign w:val="subscript"/>
        </w:rPr>
        <w:t>markers</w:t>
      </w:r>
      <w:proofErr w:type="spellEnd"/>
      <w:r>
        <w:rPr>
          <w:rFonts w:cs="Times New Roman"/>
          <w:vertAlign w:val="subscript"/>
        </w:rPr>
        <w:t>(</w:t>
      </w:r>
      <w:r>
        <w:rPr>
          <w:rFonts w:ascii="Grotesque" w:hAnsi="Grotesque" w:cs="Times New Roman"/>
          <w:vertAlign w:val="subscript"/>
        </w:rPr>
        <w:t>−</w:t>
      </w:r>
      <w:r>
        <w:rPr>
          <w:rFonts w:cs="Times New Roman"/>
          <w:vertAlign w:val="subscript"/>
        </w:rPr>
        <w:t>)</w:t>
      </w:r>
      <w:r w:rsidRPr="008A74FB" w:rsidDel="00D161C4">
        <w:t xml:space="preserve"> </w:t>
      </w:r>
      <w:r>
        <w:t>= 0.419;</w:t>
      </w:r>
      <w:r w:rsidRPr="008A74FB">
        <w:t xml:space="preserve"> </w:t>
      </w:r>
      <w:proofErr w:type="spellStart"/>
      <w:r w:rsidRPr="008A74FB">
        <w:t>RMSE</w:t>
      </w:r>
      <w:r>
        <w:rPr>
          <w:vertAlign w:val="subscript"/>
        </w:rPr>
        <w:t>markers</w:t>
      </w:r>
      <w:proofErr w:type="spellEnd"/>
      <w:r>
        <w:rPr>
          <w:vertAlign w:val="subscript"/>
        </w:rPr>
        <w:t>(+)</w:t>
      </w:r>
      <w:r w:rsidRPr="008A74FB">
        <w:t xml:space="preserve"> = 0.0</w:t>
      </w:r>
      <w:r>
        <w:t xml:space="preserve">32,  </w:t>
      </w:r>
      <w:proofErr w:type="spellStart"/>
      <w:r>
        <w:t>RMSE</w:t>
      </w:r>
      <w:r>
        <w:rPr>
          <w:vertAlign w:val="subscript"/>
        </w:rPr>
        <w:t>markers</w:t>
      </w:r>
      <w:proofErr w:type="spellEnd"/>
      <w:r>
        <w:rPr>
          <w:vertAlign w:val="subscript"/>
        </w:rPr>
        <w:t>(</w:t>
      </w:r>
      <w:r>
        <w:rPr>
          <w:rFonts w:ascii="Grotesque" w:hAnsi="Grotesque"/>
          <w:vertAlign w:val="subscript"/>
        </w:rPr>
        <w:t>−</w:t>
      </w:r>
      <w:r>
        <w:rPr>
          <w:vertAlign w:val="subscript"/>
        </w:rPr>
        <w:t>)</w:t>
      </w:r>
      <w:r>
        <w:t xml:space="preserve"> = </w:t>
      </w:r>
      <w:r w:rsidRPr="008A74FB">
        <w:t>0.0</w:t>
      </w:r>
      <w:r>
        <w:t>82</w:t>
      </w:r>
      <w:r w:rsidRPr="008A74FB">
        <w:t>) were consistently poor</w:t>
      </w:r>
      <w:r>
        <w:t xml:space="preserve"> </w:t>
      </w:r>
      <w:r w:rsidRPr="008A74FB">
        <w:t>(</w:t>
      </w:r>
      <w:r>
        <w:rPr>
          <w:b/>
          <w:bCs/>
        </w:rPr>
        <w:t xml:space="preserve">Figure </w:t>
      </w:r>
      <w:r w:rsidRPr="008A74FB">
        <w:rPr>
          <w:b/>
          <w:bCs/>
        </w:rPr>
        <w:t>S1</w:t>
      </w:r>
      <w:r w:rsidR="008C39DE">
        <w:rPr>
          <w:b/>
          <w:bCs/>
        </w:rPr>
        <w:t>5</w:t>
      </w:r>
      <w:r w:rsidRPr="008A74FB">
        <w:rPr>
          <w:b/>
          <w:bCs/>
        </w:rPr>
        <w:t>)</w:t>
      </w:r>
      <w:r w:rsidRPr="008A74FB">
        <w:t xml:space="preserve">. For </w:t>
      </w:r>
      <w:r w:rsidR="00E738FE">
        <w:t>CIBERSORT</w:t>
      </w:r>
      <w:r w:rsidRPr="008A74FB">
        <w:t xml:space="preserve"> with the CPM-normalised pseudo-bulk RNA-</w:t>
      </w:r>
      <w:proofErr w:type="spellStart"/>
      <w:r w:rsidRPr="008A74FB">
        <w:t>seq</w:t>
      </w:r>
      <w:proofErr w:type="spellEnd"/>
      <w:r w:rsidRPr="008A74FB">
        <w:t xml:space="preserve"> data, separating out the results from the deconvolution by cell type highlighted that </w:t>
      </w:r>
      <w:r w:rsidR="00E738FE">
        <w:t>CIBERSORT</w:t>
      </w:r>
      <w:r w:rsidRPr="008A74FB">
        <w:t xml:space="preserve"> was efficient in inferring all the cell types present in the pseudo-bulk RNA-</w:t>
      </w:r>
      <w:proofErr w:type="spellStart"/>
      <w:r w:rsidRPr="008A74FB">
        <w:t>seq</w:t>
      </w:r>
      <w:proofErr w:type="spellEnd"/>
      <w:r w:rsidRPr="008A74FB">
        <w:t xml:space="preserve"> data (</w:t>
      </w:r>
      <w:r w:rsidRPr="008A74FB">
        <w:rPr>
          <w:rFonts w:cs="Times New Roman"/>
          <w:i/>
          <w:iCs/>
        </w:rPr>
        <w:t>ρ</w:t>
      </w:r>
      <w:r w:rsidRPr="008A74FB">
        <w:t xml:space="preserve"> = 0.989</w:t>
      </w:r>
      <w:r w:rsidRPr="008A74FB">
        <w:rPr>
          <w:rFonts w:cs="Times New Roman"/>
        </w:rPr>
        <w:t>‒</w:t>
      </w:r>
      <w:r w:rsidRPr="008A74FB">
        <w:t>1.000</w:t>
      </w:r>
      <w:r>
        <w:t>;</w:t>
      </w:r>
      <w:r w:rsidRPr="008A74FB">
        <w:t xml:space="preserve"> RMSE = 0.001</w:t>
      </w:r>
      <w:r w:rsidRPr="008A74FB">
        <w:rPr>
          <w:rFonts w:cs="Times New Roman"/>
        </w:rPr>
        <w:t>‒</w:t>
      </w:r>
      <w:r w:rsidRPr="008A74FB">
        <w:t>0.007</w:t>
      </w:r>
      <w:r>
        <w:t xml:space="preserve"> across all cell types, respectively</w:t>
      </w:r>
      <w:r w:rsidRPr="008A74FB">
        <w:t>) (</w:t>
      </w:r>
      <w:r>
        <w:rPr>
          <w:b/>
          <w:bCs/>
        </w:rPr>
        <w:t xml:space="preserve">Figure </w:t>
      </w:r>
      <w:r w:rsidRPr="008A74FB">
        <w:rPr>
          <w:b/>
          <w:bCs/>
        </w:rPr>
        <w:t>S1</w:t>
      </w:r>
      <w:r w:rsidR="008C39DE">
        <w:rPr>
          <w:b/>
          <w:bCs/>
        </w:rPr>
        <w:t>7</w:t>
      </w:r>
      <w:r w:rsidRPr="008A74FB">
        <w:t xml:space="preserve">). The complete results from the deconvolution benchmarking assessment are provided in </w:t>
      </w:r>
      <w:r w:rsidRPr="008A74FB">
        <w:rPr>
          <w:b/>
          <w:bCs/>
        </w:rPr>
        <w:t>Table S29.</w:t>
      </w:r>
    </w:p>
    <w:p w14:paraId="4A810579" w14:textId="77777777" w:rsidR="00844944" w:rsidRPr="00246960" w:rsidRDefault="00844944" w:rsidP="00400395">
      <w:pPr>
        <w:jc w:val="both"/>
        <w:rPr>
          <w:rStyle w:val="FigurelegendChar"/>
        </w:rPr>
      </w:pPr>
    </w:p>
    <w:p w14:paraId="37A6382E" w14:textId="77777777" w:rsidR="00400395" w:rsidRDefault="00400395" w:rsidP="00400395">
      <w:pPr>
        <w:jc w:val="both"/>
        <w:rPr>
          <w:rStyle w:val="FigurelegendChar"/>
        </w:rPr>
      </w:pPr>
    </w:p>
    <w:p w14:paraId="07F292EE" w14:textId="77777777" w:rsidR="00A7171D" w:rsidRDefault="00A7171D" w:rsidP="00400395">
      <w:pPr>
        <w:jc w:val="both"/>
        <w:rPr>
          <w:rStyle w:val="FigurelegendChar"/>
        </w:rPr>
      </w:pPr>
    </w:p>
    <w:p w14:paraId="1F63BDB5" w14:textId="77777777" w:rsidR="00A7171D" w:rsidRPr="00246960" w:rsidRDefault="00A7171D" w:rsidP="00400395">
      <w:pPr>
        <w:jc w:val="both"/>
        <w:rPr>
          <w:rStyle w:val="FigurelegendChar"/>
        </w:rPr>
      </w:pPr>
    </w:p>
    <w:p w14:paraId="12AE1C1E" w14:textId="0D4A3739" w:rsidR="00082261" w:rsidRPr="00246960" w:rsidRDefault="00A77C6F" w:rsidP="00F90840">
      <w:pPr>
        <w:pStyle w:val="Heading01"/>
      </w:pPr>
      <w:bookmarkStart w:id="23" w:name="_Toc204958887"/>
      <w:r>
        <w:lastRenderedPageBreak/>
        <w:t xml:space="preserve">Supplemental </w:t>
      </w:r>
      <w:r w:rsidR="00400395" w:rsidRPr="00246960">
        <w:t>References</w:t>
      </w:r>
      <w:bookmarkEnd w:id="23"/>
    </w:p>
    <w:p w14:paraId="53A6AE3B" w14:textId="574001D3" w:rsidR="00134742" w:rsidRPr="00134742" w:rsidRDefault="006317B9" w:rsidP="00134742">
      <w:pPr>
        <w:pStyle w:val="EndNoteBibliography"/>
        <w:spacing w:after="0"/>
        <w:ind w:left="720" w:hanging="720"/>
      </w:pPr>
      <w:r w:rsidRPr="00246960">
        <w:rPr>
          <w:noProof w:val="0"/>
          <w:lang w:val="en-IE"/>
        </w:rPr>
        <w:fldChar w:fldCharType="begin"/>
      </w:r>
      <w:r w:rsidRPr="0026307D">
        <w:rPr>
          <w:noProof w:val="0"/>
          <w:lang w:val="en-IE"/>
        </w:rPr>
        <w:instrText xml:space="preserve"> ADDIN EN.REFLIST </w:instrText>
      </w:r>
      <w:r w:rsidRPr="00246960">
        <w:rPr>
          <w:noProof w:val="0"/>
          <w:lang w:val="en-IE"/>
        </w:rPr>
        <w:fldChar w:fldCharType="separate"/>
      </w:r>
      <w:r w:rsidR="00134742" w:rsidRPr="00134742">
        <w:t>1</w:t>
      </w:r>
      <w:r w:rsidR="00134742" w:rsidRPr="00134742">
        <w:tab/>
        <w:t xml:space="preserve">Love, M. I., Huber, W. &amp; Anders, S. Moderated estimation of fold change and dispersion for RNA-seq data with DESeq2. </w:t>
      </w:r>
      <w:r w:rsidR="00134742" w:rsidRPr="00134742">
        <w:rPr>
          <w:i/>
        </w:rPr>
        <w:t>Genome Biol</w:t>
      </w:r>
      <w:r w:rsidR="00134742" w:rsidRPr="00134742">
        <w:t xml:space="preserve"> </w:t>
      </w:r>
      <w:r w:rsidR="00134742" w:rsidRPr="00134742">
        <w:rPr>
          <w:b/>
        </w:rPr>
        <w:t>15</w:t>
      </w:r>
      <w:r w:rsidR="00134742" w:rsidRPr="00134742">
        <w:t xml:space="preserve">, 550 (2014). </w:t>
      </w:r>
      <w:hyperlink r:id="rId25" w:history="1">
        <w:r w:rsidR="00134742" w:rsidRPr="00134742">
          <w:rPr>
            <w:rStyle w:val="Hyperlink"/>
          </w:rPr>
          <w:t>https://doi.org/10.1186/s13059-014-0550-8</w:t>
        </w:r>
      </w:hyperlink>
    </w:p>
    <w:p w14:paraId="654B33B3" w14:textId="75169990" w:rsidR="00134742" w:rsidRPr="00134742" w:rsidRDefault="00134742" w:rsidP="00134742">
      <w:pPr>
        <w:pStyle w:val="EndNoteBibliography"/>
        <w:spacing w:after="0"/>
        <w:ind w:left="720" w:hanging="720"/>
      </w:pPr>
      <w:r w:rsidRPr="00134742">
        <w:t>2</w:t>
      </w:r>
      <w:r w:rsidRPr="00134742">
        <w:tab/>
        <w:t>Wagner, J.</w:t>
      </w:r>
      <w:r w:rsidRPr="00134742">
        <w:rPr>
          <w:i/>
        </w:rPr>
        <w:t xml:space="preserve"> et al.</w:t>
      </w:r>
      <w:r w:rsidRPr="00134742">
        <w:t xml:space="preserve"> Benchmarking challenging small variants with linked and long reads. </w:t>
      </w:r>
      <w:r w:rsidRPr="00134742">
        <w:rPr>
          <w:i/>
        </w:rPr>
        <w:t>Cell Genom</w:t>
      </w:r>
      <w:r w:rsidRPr="00134742">
        <w:t xml:space="preserve"> </w:t>
      </w:r>
      <w:r w:rsidRPr="00134742">
        <w:rPr>
          <w:b/>
        </w:rPr>
        <w:t>2</w:t>
      </w:r>
      <w:r w:rsidRPr="00134742">
        <w:t xml:space="preserve">, 100128 (2022). </w:t>
      </w:r>
      <w:hyperlink r:id="rId26" w:history="1">
        <w:r w:rsidRPr="00134742">
          <w:rPr>
            <w:rStyle w:val="Hyperlink"/>
          </w:rPr>
          <w:t>https://doi.org/10.1016/j.xgen.2022.100128</w:t>
        </w:r>
      </w:hyperlink>
    </w:p>
    <w:p w14:paraId="1EC33570" w14:textId="4257F9C1" w:rsidR="00134742" w:rsidRPr="00134742" w:rsidRDefault="00134742" w:rsidP="00134742">
      <w:pPr>
        <w:pStyle w:val="EndNoteBibliography"/>
        <w:spacing w:after="0"/>
        <w:ind w:left="720" w:hanging="720"/>
      </w:pPr>
      <w:r w:rsidRPr="00134742">
        <w:t>3</w:t>
      </w:r>
      <w:r w:rsidRPr="00134742">
        <w:tab/>
        <w:t xml:space="preserve">Zhou, H. J., Li, L., Li, Y., Li, W. &amp; Li, J. J. PCA outperforms popular hidden variable inference methods for molecular QTL mapping. </w:t>
      </w:r>
      <w:r w:rsidRPr="00134742">
        <w:rPr>
          <w:i/>
        </w:rPr>
        <w:t>Genome Biol</w:t>
      </w:r>
      <w:r w:rsidRPr="00134742">
        <w:t xml:space="preserve"> </w:t>
      </w:r>
      <w:r w:rsidRPr="00134742">
        <w:rPr>
          <w:b/>
        </w:rPr>
        <w:t>23</w:t>
      </w:r>
      <w:r w:rsidRPr="00134742">
        <w:t xml:space="preserve">, 210 (2022). </w:t>
      </w:r>
      <w:hyperlink r:id="rId27" w:history="1">
        <w:r w:rsidRPr="00134742">
          <w:rPr>
            <w:rStyle w:val="Hyperlink"/>
          </w:rPr>
          <w:t>https://doi.org/10.1186/s13059-022-02761-4</w:t>
        </w:r>
      </w:hyperlink>
    </w:p>
    <w:p w14:paraId="29C9D590" w14:textId="7B886AE6" w:rsidR="00134742" w:rsidRPr="00134742" w:rsidRDefault="00134742" w:rsidP="00134742">
      <w:pPr>
        <w:pStyle w:val="EndNoteBibliography"/>
        <w:spacing w:after="0"/>
        <w:ind w:left="720" w:hanging="720"/>
      </w:pPr>
      <w:r w:rsidRPr="00134742">
        <w:t>4</w:t>
      </w:r>
      <w:r w:rsidRPr="00134742">
        <w:tab/>
        <w:t xml:space="preserve">Buja, A. &amp; Eyuboglu, N. Remarks on parallel analysis. </w:t>
      </w:r>
      <w:r w:rsidRPr="00134742">
        <w:rPr>
          <w:i/>
        </w:rPr>
        <w:t>Multivariate Behav Res</w:t>
      </w:r>
      <w:r w:rsidRPr="00134742">
        <w:t xml:space="preserve"> </w:t>
      </w:r>
      <w:r w:rsidRPr="00134742">
        <w:rPr>
          <w:b/>
        </w:rPr>
        <w:t>27</w:t>
      </w:r>
      <w:r w:rsidRPr="00134742">
        <w:t xml:space="preserve">, 509-540 (1992). </w:t>
      </w:r>
      <w:hyperlink r:id="rId28" w:history="1">
        <w:r w:rsidRPr="00134742">
          <w:rPr>
            <w:rStyle w:val="Hyperlink"/>
          </w:rPr>
          <w:t>https://doi.org/10.1207/s15327906mbr2704_2</w:t>
        </w:r>
      </w:hyperlink>
    </w:p>
    <w:p w14:paraId="353A47FE" w14:textId="02FA36B9" w:rsidR="00134742" w:rsidRPr="00134742" w:rsidRDefault="00134742" w:rsidP="00134742">
      <w:pPr>
        <w:pStyle w:val="EndNoteBibliography"/>
        <w:spacing w:after="0"/>
        <w:ind w:left="720" w:hanging="720"/>
      </w:pPr>
      <w:r w:rsidRPr="00134742">
        <w:t>5</w:t>
      </w:r>
      <w:r w:rsidRPr="00134742">
        <w:tab/>
        <w:t>Taylor-Weiner, A.</w:t>
      </w:r>
      <w:r w:rsidRPr="00134742">
        <w:rPr>
          <w:i/>
        </w:rPr>
        <w:t xml:space="preserve"> et al.</w:t>
      </w:r>
      <w:r w:rsidRPr="00134742">
        <w:t xml:space="preserve"> Scaling computational genomics to millions of individuals with GPUs. </w:t>
      </w:r>
      <w:r w:rsidRPr="00134742">
        <w:rPr>
          <w:i/>
        </w:rPr>
        <w:t>Genome Biol</w:t>
      </w:r>
      <w:r w:rsidRPr="00134742">
        <w:t xml:space="preserve"> </w:t>
      </w:r>
      <w:r w:rsidRPr="00134742">
        <w:rPr>
          <w:b/>
        </w:rPr>
        <w:t>20</w:t>
      </w:r>
      <w:r w:rsidRPr="00134742">
        <w:t xml:space="preserve">, 228 (2019). </w:t>
      </w:r>
      <w:hyperlink r:id="rId29" w:history="1">
        <w:r w:rsidRPr="00134742">
          <w:rPr>
            <w:rStyle w:val="Hyperlink"/>
          </w:rPr>
          <w:t>https://doi.org/10.1186/s13059-019-1836-7</w:t>
        </w:r>
      </w:hyperlink>
    </w:p>
    <w:p w14:paraId="1F0F4918" w14:textId="14D456E8" w:rsidR="00134742" w:rsidRPr="00134742" w:rsidRDefault="00134742" w:rsidP="00134742">
      <w:pPr>
        <w:pStyle w:val="EndNoteBibliography"/>
        <w:spacing w:after="0"/>
        <w:ind w:left="720" w:hanging="720"/>
      </w:pPr>
      <w:r w:rsidRPr="00134742">
        <w:t>6</w:t>
      </w:r>
      <w:r w:rsidRPr="00134742">
        <w:tab/>
        <w:t xml:space="preserve">Urbut, S. M., Wang, G., Carbonetto, P. &amp; Stephens, M. Flexible statistical methods for estimating and testing effects in genomic studies with multiple conditions. </w:t>
      </w:r>
      <w:r w:rsidRPr="00134742">
        <w:rPr>
          <w:i/>
        </w:rPr>
        <w:t>Nat Genet</w:t>
      </w:r>
      <w:r w:rsidRPr="00134742">
        <w:t xml:space="preserve"> </w:t>
      </w:r>
      <w:r w:rsidRPr="00134742">
        <w:rPr>
          <w:b/>
        </w:rPr>
        <w:t>51</w:t>
      </w:r>
      <w:r w:rsidRPr="00134742">
        <w:t xml:space="preserve">, 187-195 (2019). </w:t>
      </w:r>
      <w:hyperlink r:id="rId30" w:history="1">
        <w:r w:rsidRPr="00134742">
          <w:rPr>
            <w:rStyle w:val="Hyperlink"/>
          </w:rPr>
          <w:t>https://doi.org/10.1038/s41588-018-0268-8</w:t>
        </w:r>
      </w:hyperlink>
    </w:p>
    <w:p w14:paraId="1260C75D" w14:textId="1DFF99B3" w:rsidR="00134742" w:rsidRPr="00134742" w:rsidRDefault="00134742" w:rsidP="00134742">
      <w:pPr>
        <w:pStyle w:val="EndNoteBibliography"/>
        <w:ind w:left="720" w:hanging="720"/>
      </w:pPr>
      <w:r w:rsidRPr="00134742">
        <w:t>7</w:t>
      </w:r>
      <w:r w:rsidRPr="00134742">
        <w:tab/>
        <w:t>Dietrich, A.</w:t>
      </w:r>
      <w:r w:rsidRPr="00134742">
        <w:rPr>
          <w:i/>
        </w:rPr>
        <w:t xml:space="preserve"> et al.</w:t>
      </w:r>
      <w:r w:rsidRPr="00134742">
        <w:t xml:space="preserve"> SimBu: bias-aware simulation of bulk RNA-seq data with variable cell-type composition. </w:t>
      </w:r>
      <w:r w:rsidRPr="00134742">
        <w:rPr>
          <w:i/>
        </w:rPr>
        <w:t>Bioinformatics</w:t>
      </w:r>
      <w:r w:rsidRPr="00134742">
        <w:t xml:space="preserve"> </w:t>
      </w:r>
      <w:r w:rsidRPr="00134742">
        <w:rPr>
          <w:b/>
        </w:rPr>
        <w:t>38</w:t>
      </w:r>
      <w:r w:rsidRPr="00134742">
        <w:t xml:space="preserve">, ii141-ii147 (2022). </w:t>
      </w:r>
      <w:hyperlink r:id="rId31" w:history="1">
        <w:r w:rsidRPr="00134742">
          <w:rPr>
            <w:rStyle w:val="Hyperlink"/>
          </w:rPr>
          <w:t>https://doi.org/10.1093/bioinformatics/btac499</w:t>
        </w:r>
      </w:hyperlink>
    </w:p>
    <w:p w14:paraId="7A91858B" w14:textId="01075BFE" w:rsidR="00835964" w:rsidRPr="00246960" w:rsidRDefault="006317B9">
      <w:r w:rsidRPr="00246960">
        <w:fldChar w:fldCharType="end"/>
      </w:r>
    </w:p>
    <w:sectPr w:rsidR="00835964" w:rsidRPr="00246960" w:rsidSect="004C3113">
      <w:type w:val="continuous"/>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CEDDCF" w14:textId="77777777" w:rsidR="00536091" w:rsidRDefault="00536091" w:rsidP="0026307D">
      <w:pPr>
        <w:spacing w:after="0" w:line="240" w:lineRule="auto"/>
      </w:pPr>
      <w:r>
        <w:separator/>
      </w:r>
    </w:p>
  </w:endnote>
  <w:endnote w:type="continuationSeparator" w:id="0">
    <w:p w14:paraId="6C2F0D08" w14:textId="77777777" w:rsidR="00536091" w:rsidRDefault="00536091" w:rsidP="002630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Grotesque">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3744984"/>
      <w:docPartObj>
        <w:docPartGallery w:val="Page Numbers (Bottom of Page)"/>
        <w:docPartUnique/>
      </w:docPartObj>
    </w:sdtPr>
    <w:sdtEndPr>
      <w:rPr>
        <w:noProof/>
      </w:rPr>
    </w:sdtEndPr>
    <w:sdtContent>
      <w:p w14:paraId="607262D3" w14:textId="5E97E802" w:rsidR="0026307D" w:rsidRDefault="0026307D" w:rsidP="0026307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245BC3" w14:textId="77777777" w:rsidR="00536091" w:rsidRDefault="00536091" w:rsidP="0026307D">
      <w:pPr>
        <w:spacing w:after="0" w:line="240" w:lineRule="auto"/>
      </w:pPr>
      <w:r>
        <w:separator/>
      </w:r>
    </w:p>
  </w:footnote>
  <w:footnote w:type="continuationSeparator" w:id="0">
    <w:p w14:paraId="61EC32CE" w14:textId="77777777" w:rsidR="00536091" w:rsidRDefault="00536091" w:rsidP="0026307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rpxtw2k0ta0pertapppps5spztradvsfve&quot;&gt;Human_eQTL_TWAS_Endnote&lt;record-ids&gt;&lt;item&gt;10&lt;/item&gt;&lt;item&gt;23&lt;/item&gt;&lt;item&gt;44&lt;/item&gt;&lt;item&gt;47&lt;/item&gt;&lt;item&gt;56&lt;/item&gt;&lt;item&gt;58&lt;/item&gt;&lt;item&gt;161&lt;/item&gt;&lt;/record-ids&gt;&lt;/item&gt;&lt;/Libraries&gt;"/>
  </w:docVars>
  <w:rsids>
    <w:rsidRoot w:val="00C71F09"/>
    <w:rsid w:val="00004F50"/>
    <w:rsid w:val="0005126E"/>
    <w:rsid w:val="00082261"/>
    <w:rsid w:val="000B0DCF"/>
    <w:rsid w:val="000D7861"/>
    <w:rsid w:val="000E6C1B"/>
    <w:rsid w:val="000F304E"/>
    <w:rsid w:val="001302E4"/>
    <w:rsid w:val="00134742"/>
    <w:rsid w:val="00143E75"/>
    <w:rsid w:val="001863FD"/>
    <w:rsid w:val="0019642B"/>
    <w:rsid w:val="001B695E"/>
    <w:rsid w:val="001C41CF"/>
    <w:rsid w:val="001E287C"/>
    <w:rsid w:val="001E4019"/>
    <w:rsid w:val="00246960"/>
    <w:rsid w:val="00262EA4"/>
    <w:rsid w:val="0026307D"/>
    <w:rsid w:val="002733D0"/>
    <w:rsid w:val="002B134D"/>
    <w:rsid w:val="002C1371"/>
    <w:rsid w:val="002E6138"/>
    <w:rsid w:val="002E7A49"/>
    <w:rsid w:val="002F6438"/>
    <w:rsid w:val="00321109"/>
    <w:rsid w:val="0032609B"/>
    <w:rsid w:val="003356DE"/>
    <w:rsid w:val="00357B20"/>
    <w:rsid w:val="003B22D8"/>
    <w:rsid w:val="003D08E8"/>
    <w:rsid w:val="003E1399"/>
    <w:rsid w:val="003F1D91"/>
    <w:rsid w:val="00400395"/>
    <w:rsid w:val="00426061"/>
    <w:rsid w:val="00446508"/>
    <w:rsid w:val="00494517"/>
    <w:rsid w:val="004A5686"/>
    <w:rsid w:val="004C3113"/>
    <w:rsid w:val="004E2F07"/>
    <w:rsid w:val="00536091"/>
    <w:rsid w:val="005703E4"/>
    <w:rsid w:val="00570438"/>
    <w:rsid w:val="00586290"/>
    <w:rsid w:val="005A0F0B"/>
    <w:rsid w:val="005D42BC"/>
    <w:rsid w:val="005E3B3E"/>
    <w:rsid w:val="005E4E06"/>
    <w:rsid w:val="00606789"/>
    <w:rsid w:val="006151D1"/>
    <w:rsid w:val="006317B9"/>
    <w:rsid w:val="00654006"/>
    <w:rsid w:val="00694BCB"/>
    <w:rsid w:val="006F288A"/>
    <w:rsid w:val="006F779F"/>
    <w:rsid w:val="00706690"/>
    <w:rsid w:val="00715136"/>
    <w:rsid w:val="007240FC"/>
    <w:rsid w:val="0072663B"/>
    <w:rsid w:val="007304F0"/>
    <w:rsid w:val="00733F0A"/>
    <w:rsid w:val="00770AE8"/>
    <w:rsid w:val="00782491"/>
    <w:rsid w:val="00784915"/>
    <w:rsid w:val="007B39DC"/>
    <w:rsid w:val="007E6533"/>
    <w:rsid w:val="007F1D1D"/>
    <w:rsid w:val="007F70CF"/>
    <w:rsid w:val="008066DB"/>
    <w:rsid w:val="008330B0"/>
    <w:rsid w:val="00835964"/>
    <w:rsid w:val="00835BCF"/>
    <w:rsid w:val="0084428C"/>
    <w:rsid w:val="00844944"/>
    <w:rsid w:val="00844CE3"/>
    <w:rsid w:val="00863A3C"/>
    <w:rsid w:val="00883F95"/>
    <w:rsid w:val="008946CC"/>
    <w:rsid w:val="008B40A0"/>
    <w:rsid w:val="008C39DE"/>
    <w:rsid w:val="008C5E90"/>
    <w:rsid w:val="008E57FA"/>
    <w:rsid w:val="008F635A"/>
    <w:rsid w:val="009110EF"/>
    <w:rsid w:val="00921939"/>
    <w:rsid w:val="00936BD8"/>
    <w:rsid w:val="00960EB1"/>
    <w:rsid w:val="009831DE"/>
    <w:rsid w:val="009C420D"/>
    <w:rsid w:val="009D37F8"/>
    <w:rsid w:val="009D3BC5"/>
    <w:rsid w:val="009D5A4F"/>
    <w:rsid w:val="009D6B78"/>
    <w:rsid w:val="00A04684"/>
    <w:rsid w:val="00A12590"/>
    <w:rsid w:val="00A36D9E"/>
    <w:rsid w:val="00A47FFA"/>
    <w:rsid w:val="00A54492"/>
    <w:rsid w:val="00A66EB6"/>
    <w:rsid w:val="00A7171D"/>
    <w:rsid w:val="00A77C6F"/>
    <w:rsid w:val="00AE00BE"/>
    <w:rsid w:val="00AF5DBB"/>
    <w:rsid w:val="00B10030"/>
    <w:rsid w:val="00B822E5"/>
    <w:rsid w:val="00BD09A0"/>
    <w:rsid w:val="00BE3A3D"/>
    <w:rsid w:val="00BE6AE0"/>
    <w:rsid w:val="00C07469"/>
    <w:rsid w:val="00C46C35"/>
    <w:rsid w:val="00C47CE9"/>
    <w:rsid w:val="00C71F09"/>
    <w:rsid w:val="00C93037"/>
    <w:rsid w:val="00CA57C2"/>
    <w:rsid w:val="00CC08E4"/>
    <w:rsid w:val="00CC3289"/>
    <w:rsid w:val="00CD1EEC"/>
    <w:rsid w:val="00CD7121"/>
    <w:rsid w:val="00CE1779"/>
    <w:rsid w:val="00CF19B4"/>
    <w:rsid w:val="00D17B06"/>
    <w:rsid w:val="00D5501E"/>
    <w:rsid w:val="00D65C19"/>
    <w:rsid w:val="00D6688A"/>
    <w:rsid w:val="00D8652E"/>
    <w:rsid w:val="00D92941"/>
    <w:rsid w:val="00DC044B"/>
    <w:rsid w:val="00DC53A2"/>
    <w:rsid w:val="00E04D47"/>
    <w:rsid w:val="00E31A99"/>
    <w:rsid w:val="00E35D64"/>
    <w:rsid w:val="00E37141"/>
    <w:rsid w:val="00E738FE"/>
    <w:rsid w:val="00EC572C"/>
    <w:rsid w:val="00ED40BC"/>
    <w:rsid w:val="00ED4316"/>
    <w:rsid w:val="00EE60FA"/>
    <w:rsid w:val="00EF4132"/>
    <w:rsid w:val="00F03CB4"/>
    <w:rsid w:val="00F126DC"/>
    <w:rsid w:val="00F2777D"/>
    <w:rsid w:val="00F40162"/>
    <w:rsid w:val="00F43C02"/>
    <w:rsid w:val="00F44718"/>
    <w:rsid w:val="00F90840"/>
    <w:rsid w:val="00FE3889"/>
    <w:rsid w:val="00FF2195"/>
    <w:rsid w:val="00FF39E8"/>
    <w:rsid w:val="00FF43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9D9E63"/>
  <w15:chartTrackingRefBased/>
  <w15:docId w15:val="{4BDA484A-5345-4784-9803-36DB8612E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2261"/>
    <w:pPr>
      <w:spacing w:line="259" w:lineRule="auto"/>
    </w:pPr>
    <w:rPr>
      <w:rFonts w:ascii="Times New Roman" w:eastAsiaTheme="minorHAnsi" w:hAnsi="Times New Roman"/>
      <w:kern w:val="0"/>
      <w:szCs w:val="22"/>
      <w:lang w:val="en-IE" w:eastAsia="en-US"/>
      <w14:ligatures w14:val="none"/>
    </w:rPr>
  </w:style>
  <w:style w:type="paragraph" w:styleId="Heading1">
    <w:name w:val="heading 1"/>
    <w:basedOn w:val="Figuretitle"/>
    <w:next w:val="Figuretitle"/>
    <w:link w:val="Heading1Char"/>
    <w:uiPriority w:val="9"/>
    <w:qFormat/>
    <w:rsid w:val="00C46C35"/>
    <w:pPr>
      <w:keepNext/>
      <w:keepLines/>
      <w:spacing w:before="240" w:after="24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C46C35"/>
    <w:pPr>
      <w:keepNext/>
      <w:keepLines/>
      <w:spacing w:after="0" w:line="240" w:lineRule="auto"/>
      <w:outlineLvl w:val="1"/>
    </w:pPr>
    <w:rPr>
      <w:rFonts w:ascii="Calibri" w:eastAsiaTheme="majorEastAsia" w:hAnsi="Calibri" w:cstheme="majorBidi"/>
      <w:b/>
      <w:szCs w:val="26"/>
    </w:rPr>
  </w:style>
  <w:style w:type="paragraph" w:styleId="Heading3">
    <w:name w:val="heading 3"/>
    <w:basedOn w:val="Normal"/>
    <w:next w:val="Normal"/>
    <w:link w:val="Heading3Char"/>
    <w:uiPriority w:val="9"/>
    <w:unhideWhenUsed/>
    <w:qFormat/>
    <w:rsid w:val="002E6138"/>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C71F09"/>
    <w:pPr>
      <w:keepNext/>
      <w:keepLines/>
      <w:spacing w:before="80" w:after="40" w:line="278" w:lineRule="auto"/>
      <w:outlineLvl w:val="3"/>
    </w:pPr>
    <w:rPr>
      <w:rFonts w:asciiTheme="minorHAnsi" w:eastAsiaTheme="majorEastAsia" w:hAnsiTheme="minorHAnsi" w:cstheme="majorBidi"/>
      <w:i/>
      <w:iCs/>
      <w:color w:val="0F4761" w:themeColor="accent1" w:themeShade="BF"/>
      <w:kern w:val="2"/>
      <w:szCs w:val="24"/>
      <w:lang w:eastAsia="zh-CN"/>
      <w14:ligatures w14:val="standardContextual"/>
    </w:rPr>
  </w:style>
  <w:style w:type="paragraph" w:styleId="Heading5">
    <w:name w:val="heading 5"/>
    <w:basedOn w:val="Normal"/>
    <w:next w:val="Normal"/>
    <w:link w:val="Heading5Char"/>
    <w:uiPriority w:val="9"/>
    <w:semiHidden/>
    <w:unhideWhenUsed/>
    <w:qFormat/>
    <w:rsid w:val="00C71F09"/>
    <w:pPr>
      <w:keepNext/>
      <w:keepLines/>
      <w:spacing w:before="80" w:after="40" w:line="278" w:lineRule="auto"/>
      <w:outlineLvl w:val="4"/>
    </w:pPr>
    <w:rPr>
      <w:rFonts w:asciiTheme="minorHAnsi" w:eastAsiaTheme="majorEastAsia" w:hAnsiTheme="minorHAnsi" w:cstheme="majorBidi"/>
      <w:color w:val="0F4761" w:themeColor="accent1" w:themeShade="BF"/>
      <w:kern w:val="2"/>
      <w:szCs w:val="24"/>
      <w:lang w:eastAsia="zh-CN"/>
      <w14:ligatures w14:val="standardContextual"/>
    </w:rPr>
  </w:style>
  <w:style w:type="paragraph" w:styleId="Heading6">
    <w:name w:val="heading 6"/>
    <w:basedOn w:val="Normal"/>
    <w:next w:val="Normal"/>
    <w:link w:val="Heading6Char"/>
    <w:uiPriority w:val="9"/>
    <w:semiHidden/>
    <w:unhideWhenUsed/>
    <w:qFormat/>
    <w:rsid w:val="00C71F09"/>
    <w:pPr>
      <w:keepNext/>
      <w:keepLines/>
      <w:spacing w:before="40" w:after="0" w:line="278" w:lineRule="auto"/>
      <w:outlineLvl w:val="5"/>
    </w:pPr>
    <w:rPr>
      <w:rFonts w:asciiTheme="minorHAnsi" w:eastAsiaTheme="majorEastAsia" w:hAnsiTheme="minorHAnsi" w:cstheme="majorBidi"/>
      <w:i/>
      <w:iCs/>
      <w:color w:val="595959" w:themeColor="text1" w:themeTint="A6"/>
      <w:kern w:val="2"/>
      <w:szCs w:val="24"/>
      <w:lang w:eastAsia="zh-CN"/>
      <w14:ligatures w14:val="standardContextual"/>
    </w:rPr>
  </w:style>
  <w:style w:type="paragraph" w:styleId="Heading7">
    <w:name w:val="heading 7"/>
    <w:basedOn w:val="Normal"/>
    <w:next w:val="Normal"/>
    <w:link w:val="Heading7Char"/>
    <w:uiPriority w:val="9"/>
    <w:semiHidden/>
    <w:unhideWhenUsed/>
    <w:qFormat/>
    <w:rsid w:val="00C71F09"/>
    <w:pPr>
      <w:keepNext/>
      <w:keepLines/>
      <w:spacing w:before="40" w:after="0" w:line="278" w:lineRule="auto"/>
      <w:outlineLvl w:val="6"/>
    </w:pPr>
    <w:rPr>
      <w:rFonts w:asciiTheme="minorHAnsi" w:eastAsiaTheme="majorEastAsia" w:hAnsiTheme="minorHAnsi" w:cstheme="majorBidi"/>
      <w:color w:val="595959" w:themeColor="text1" w:themeTint="A6"/>
      <w:kern w:val="2"/>
      <w:szCs w:val="24"/>
      <w:lang w:eastAsia="zh-CN"/>
      <w14:ligatures w14:val="standardContextual"/>
    </w:rPr>
  </w:style>
  <w:style w:type="paragraph" w:styleId="Heading8">
    <w:name w:val="heading 8"/>
    <w:basedOn w:val="Normal"/>
    <w:next w:val="Normal"/>
    <w:link w:val="Heading8Char"/>
    <w:uiPriority w:val="9"/>
    <w:semiHidden/>
    <w:unhideWhenUsed/>
    <w:qFormat/>
    <w:rsid w:val="00C71F09"/>
    <w:pPr>
      <w:keepNext/>
      <w:keepLines/>
      <w:spacing w:after="0" w:line="278" w:lineRule="auto"/>
      <w:outlineLvl w:val="7"/>
    </w:pPr>
    <w:rPr>
      <w:rFonts w:asciiTheme="minorHAnsi" w:eastAsiaTheme="majorEastAsia" w:hAnsiTheme="minorHAnsi" w:cstheme="majorBidi"/>
      <w:i/>
      <w:iCs/>
      <w:color w:val="272727" w:themeColor="text1" w:themeTint="D8"/>
      <w:kern w:val="2"/>
      <w:szCs w:val="24"/>
      <w:lang w:eastAsia="zh-CN"/>
      <w14:ligatures w14:val="standardContextual"/>
    </w:rPr>
  </w:style>
  <w:style w:type="paragraph" w:styleId="Heading9">
    <w:name w:val="heading 9"/>
    <w:basedOn w:val="Normal"/>
    <w:next w:val="Normal"/>
    <w:link w:val="Heading9Char"/>
    <w:uiPriority w:val="9"/>
    <w:semiHidden/>
    <w:unhideWhenUsed/>
    <w:qFormat/>
    <w:rsid w:val="00C71F09"/>
    <w:pPr>
      <w:keepNext/>
      <w:keepLines/>
      <w:spacing w:after="0" w:line="278" w:lineRule="auto"/>
      <w:outlineLvl w:val="8"/>
    </w:pPr>
    <w:rPr>
      <w:rFonts w:asciiTheme="minorHAnsi" w:eastAsiaTheme="majorEastAsia" w:hAnsiTheme="minorHAnsi" w:cstheme="majorBidi"/>
      <w:color w:val="272727" w:themeColor="text1" w:themeTint="D8"/>
      <w:kern w:val="2"/>
      <w:szCs w:val="24"/>
      <w:lang w:eastAsia="zh-C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6C35"/>
    <w:rPr>
      <w:rFonts w:ascii="Calibri" w:eastAsiaTheme="majorEastAsia" w:hAnsi="Calibri" w:cstheme="majorBidi"/>
      <w:b/>
      <w:color w:val="000000" w:themeColor="text1"/>
      <w:kern w:val="0"/>
      <w:sz w:val="28"/>
      <w:szCs w:val="32"/>
      <w:lang w:val="en-IE" w:eastAsia="en-US"/>
      <w14:ligatures w14:val="none"/>
    </w:rPr>
  </w:style>
  <w:style w:type="character" w:customStyle="1" w:styleId="Heading2Char">
    <w:name w:val="Heading 2 Char"/>
    <w:basedOn w:val="DefaultParagraphFont"/>
    <w:link w:val="Heading2"/>
    <w:uiPriority w:val="9"/>
    <w:rsid w:val="00C46C35"/>
    <w:rPr>
      <w:rFonts w:ascii="Calibri" w:eastAsiaTheme="majorEastAsia" w:hAnsi="Calibri" w:cstheme="majorBidi"/>
      <w:b/>
      <w:kern w:val="0"/>
      <w:szCs w:val="26"/>
      <w:lang w:val="en-IE" w:eastAsia="en-US"/>
      <w14:ligatures w14:val="none"/>
    </w:rPr>
  </w:style>
  <w:style w:type="character" w:customStyle="1" w:styleId="Heading3Char">
    <w:name w:val="Heading 3 Char"/>
    <w:basedOn w:val="DefaultParagraphFont"/>
    <w:link w:val="Heading3"/>
    <w:uiPriority w:val="9"/>
    <w:rsid w:val="002E6138"/>
    <w:rPr>
      <w:rFonts w:ascii="Times New Roman" w:eastAsiaTheme="majorEastAsia" w:hAnsi="Times New Roman" w:cstheme="majorBidi"/>
      <w:b/>
      <w:kern w:val="0"/>
      <w:lang w:val="en-IE" w:eastAsia="en-US"/>
      <w14:ligatures w14:val="none"/>
    </w:rPr>
  </w:style>
  <w:style w:type="character" w:customStyle="1" w:styleId="Heading4Char">
    <w:name w:val="Heading 4 Char"/>
    <w:basedOn w:val="DefaultParagraphFont"/>
    <w:link w:val="Heading4"/>
    <w:uiPriority w:val="9"/>
    <w:semiHidden/>
    <w:rsid w:val="00C71F0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1F0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1F0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1F0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1F0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1F09"/>
    <w:rPr>
      <w:rFonts w:eastAsiaTheme="majorEastAsia" w:cstheme="majorBidi"/>
      <w:color w:val="272727" w:themeColor="text1" w:themeTint="D8"/>
    </w:rPr>
  </w:style>
  <w:style w:type="paragraph" w:styleId="Title">
    <w:name w:val="Title"/>
    <w:basedOn w:val="Normal"/>
    <w:next w:val="Normal"/>
    <w:link w:val="TitleChar"/>
    <w:uiPriority w:val="10"/>
    <w:qFormat/>
    <w:rsid w:val="002E6138"/>
    <w:pPr>
      <w:spacing w:after="0" w:line="240" w:lineRule="auto"/>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2E6138"/>
    <w:rPr>
      <w:rFonts w:ascii="Times New Roman" w:eastAsiaTheme="majorEastAsia" w:hAnsi="Times New Roman" w:cstheme="majorBidi"/>
      <w:b/>
      <w:spacing w:val="-10"/>
      <w:kern w:val="28"/>
      <w:sz w:val="32"/>
      <w:szCs w:val="56"/>
      <w:lang w:val="en-IE" w:eastAsia="en-US"/>
      <w14:ligatures w14:val="none"/>
    </w:rPr>
  </w:style>
  <w:style w:type="paragraph" w:styleId="Subtitle">
    <w:name w:val="Subtitle"/>
    <w:basedOn w:val="Normal"/>
    <w:next w:val="Normal"/>
    <w:link w:val="SubtitleChar"/>
    <w:uiPriority w:val="11"/>
    <w:qFormat/>
    <w:rsid w:val="00C71F09"/>
    <w:pPr>
      <w:numPr>
        <w:ilvl w:val="1"/>
      </w:numPr>
      <w:spacing w:line="278" w:lineRule="auto"/>
    </w:pPr>
    <w:rPr>
      <w:rFonts w:asciiTheme="minorHAnsi" w:eastAsiaTheme="majorEastAsia" w:hAnsiTheme="minorHAnsi" w:cstheme="majorBidi"/>
      <w:color w:val="595959" w:themeColor="text1" w:themeTint="A6"/>
      <w:spacing w:val="15"/>
      <w:kern w:val="2"/>
      <w:sz w:val="28"/>
      <w:szCs w:val="28"/>
      <w:lang w:eastAsia="zh-CN"/>
      <w14:ligatures w14:val="standardContextual"/>
    </w:rPr>
  </w:style>
  <w:style w:type="character" w:customStyle="1" w:styleId="SubtitleChar">
    <w:name w:val="Subtitle Char"/>
    <w:basedOn w:val="DefaultParagraphFont"/>
    <w:link w:val="Subtitle"/>
    <w:uiPriority w:val="11"/>
    <w:rsid w:val="00C71F0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1F09"/>
    <w:pPr>
      <w:spacing w:before="160" w:line="278" w:lineRule="auto"/>
      <w:jc w:val="center"/>
    </w:pPr>
    <w:rPr>
      <w:rFonts w:asciiTheme="minorHAnsi" w:eastAsiaTheme="minorEastAsia" w:hAnsiTheme="minorHAnsi"/>
      <w:i/>
      <w:iCs/>
      <w:color w:val="404040" w:themeColor="text1" w:themeTint="BF"/>
      <w:kern w:val="2"/>
      <w:szCs w:val="24"/>
      <w:lang w:eastAsia="zh-CN"/>
      <w14:ligatures w14:val="standardContextual"/>
    </w:rPr>
  </w:style>
  <w:style w:type="character" w:customStyle="1" w:styleId="QuoteChar">
    <w:name w:val="Quote Char"/>
    <w:basedOn w:val="DefaultParagraphFont"/>
    <w:link w:val="Quote"/>
    <w:uiPriority w:val="29"/>
    <w:rsid w:val="00C71F09"/>
    <w:rPr>
      <w:i/>
      <w:iCs/>
      <w:color w:val="404040" w:themeColor="text1" w:themeTint="BF"/>
    </w:rPr>
  </w:style>
  <w:style w:type="paragraph" w:styleId="ListParagraph">
    <w:name w:val="List Paragraph"/>
    <w:basedOn w:val="Normal"/>
    <w:uiPriority w:val="34"/>
    <w:qFormat/>
    <w:rsid w:val="002E6138"/>
    <w:pPr>
      <w:ind w:left="720"/>
      <w:contextualSpacing/>
    </w:pPr>
  </w:style>
  <w:style w:type="character" w:styleId="IntenseEmphasis">
    <w:name w:val="Intense Emphasis"/>
    <w:basedOn w:val="DefaultParagraphFont"/>
    <w:uiPriority w:val="21"/>
    <w:qFormat/>
    <w:rsid w:val="00C71F09"/>
    <w:rPr>
      <w:i/>
      <w:iCs/>
      <w:color w:val="0F4761" w:themeColor="accent1" w:themeShade="BF"/>
    </w:rPr>
  </w:style>
  <w:style w:type="paragraph" w:styleId="IntenseQuote">
    <w:name w:val="Intense Quote"/>
    <w:basedOn w:val="Normal"/>
    <w:next w:val="Normal"/>
    <w:link w:val="IntenseQuoteChar"/>
    <w:uiPriority w:val="30"/>
    <w:qFormat/>
    <w:rsid w:val="00C71F09"/>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i/>
      <w:iCs/>
      <w:color w:val="0F4761" w:themeColor="accent1" w:themeShade="BF"/>
      <w:kern w:val="2"/>
      <w:szCs w:val="24"/>
      <w:lang w:eastAsia="zh-CN"/>
      <w14:ligatures w14:val="standardContextual"/>
    </w:rPr>
  </w:style>
  <w:style w:type="character" w:customStyle="1" w:styleId="IntenseQuoteChar">
    <w:name w:val="Intense Quote Char"/>
    <w:basedOn w:val="DefaultParagraphFont"/>
    <w:link w:val="IntenseQuote"/>
    <w:uiPriority w:val="30"/>
    <w:rsid w:val="00C71F09"/>
    <w:rPr>
      <w:i/>
      <w:iCs/>
      <w:color w:val="0F4761" w:themeColor="accent1" w:themeShade="BF"/>
    </w:rPr>
  </w:style>
  <w:style w:type="character" w:styleId="IntenseReference">
    <w:name w:val="Intense Reference"/>
    <w:basedOn w:val="DefaultParagraphFont"/>
    <w:uiPriority w:val="32"/>
    <w:qFormat/>
    <w:rsid w:val="00C71F09"/>
    <w:rPr>
      <w:b/>
      <w:bCs/>
      <w:smallCaps/>
      <w:color w:val="0F4761" w:themeColor="accent1" w:themeShade="BF"/>
      <w:spacing w:val="5"/>
    </w:rPr>
  </w:style>
  <w:style w:type="character" w:styleId="Hyperlink">
    <w:name w:val="Hyperlink"/>
    <w:basedOn w:val="DefaultParagraphFont"/>
    <w:uiPriority w:val="99"/>
    <w:unhideWhenUsed/>
    <w:rsid w:val="002E6138"/>
    <w:rPr>
      <w:color w:val="467886" w:themeColor="hyperlink"/>
      <w:u w:val="single"/>
    </w:rPr>
  </w:style>
  <w:style w:type="paragraph" w:customStyle="1" w:styleId="Maintext">
    <w:name w:val="@@Main_text"/>
    <w:basedOn w:val="Normal"/>
    <w:link w:val="MaintextChar"/>
    <w:qFormat/>
    <w:rsid w:val="002E6138"/>
    <w:pPr>
      <w:spacing w:after="120" w:line="360" w:lineRule="auto"/>
      <w:ind w:firstLine="567"/>
      <w:jc w:val="both"/>
    </w:pPr>
    <w:rPr>
      <w:rFonts w:cs="Arial"/>
    </w:rPr>
  </w:style>
  <w:style w:type="character" w:customStyle="1" w:styleId="MaintextChar">
    <w:name w:val="@@Main_text Char"/>
    <w:basedOn w:val="DefaultParagraphFont"/>
    <w:link w:val="Maintext"/>
    <w:rsid w:val="002E6138"/>
    <w:rPr>
      <w:rFonts w:ascii="Times New Roman" w:eastAsiaTheme="minorHAnsi" w:hAnsi="Times New Roman" w:cs="Arial"/>
      <w:kern w:val="0"/>
      <w:szCs w:val="22"/>
      <w:lang w:val="en-IE" w:eastAsia="en-US"/>
      <w14:ligatures w14:val="none"/>
    </w:rPr>
  </w:style>
  <w:style w:type="paragraph" w:customStyle="1" w:styleId="Figuretitle">
    <w:name w:val="@Figure_title"/>
    <w:basedOn w:val="Normal"/>
    <w:next w:val="Heading1"/>
    <w:link w:val="FiguretitleChar"/>
    <w:qFormat/>
    <w:rsid w:val="001E287C"/>
    <w:pPr>
      <w:spacing w:after="0" w:line="312" w:lineRule="auto"/>
      <w:jc w:val="both"/>
    </w:pPr>
    <w:rPr>
      <w:rFonts w:ascii="Calibri" w:hAnsi="Calibri" w:cstheme="minorHAnsi"/>
      <w:b/>
    </w:rPr>
  </w:style>
  <w:style w:type="character" w:customStyle="1" w:styleId="FiguretitleChar">
    <w:name w:val="@Figure_title Char"/>
    <w:basedOn w:val="DefaultParagraphFont"/>
    <w:link w:val="Figuretitle"/>
    <w:rsid w:val="00FE3889"/>
    <w:rPr>
      <w:rFonts w:ascii="Calibri" w:eastAsiaTheme="minorHAnsi" w:hAnsi="Calibri" w:cstheme="minorHAnsi"/>
      <w:b/>
      <w:kern w:val="0"/>
      <w:szCs w:val="22"/>
      <w:lang w:val="en-IE" w:eastAsia="en-US"/>
      <w14:ligatures w14:val="none"/>
    </w:rPr>
  </w:style>
  <w:style w:type="paragraph" w:customStyle="1" w:styleId="Heading01">
    <w:name w:val="@Heading_01"/>
    <w:basedOn w:val="Heading1"/>
    <w:link w:val="Heading01Char"/>
    <w:qFormat/>
    <w:rsid w:val="00EE60FA"/>
    <w:pPr>
      <w:spacing w:before="0" w:line="240" w:lineRule="auto"/>
    </w:pPr>
    <w:rPr>
      <w:rFonts w:cstheme="minorHAnsi"/>
      <w:sz w:val="32"/>
    </w:rPr>
  </w:style>
  <w:style w:type="character" w:customStyle="1" w:styleId="Heading01Char">
    <w:name w:val="@Heading_01 Char"/>
    <w:basedOn w:val="Heading1Char"/>
    <w:link w:val="Heading01"/>
    <w:rsid w:val="00EE60FA"/>
    <w:rPr>
      <w:rFonts w:ascii="Calibri" w:eastAsiaTheme="majorEastAsia" w:hAnsi="Calibri" w:cstheme="minorHAnsi"/>
      <w:b/>
      <w:color w:val="000000" w:themeColor="text1"/>
      <w:kern w:val="0"/>
      <w:sz w:val="32"/>
      <w:szCs w:val="32"/>
      <w:lang w:val="en-IE" w:eastAsia="en-US"/>
      <w14:ligatures w14:val="none"/>
    </w:rPr>
  </w:style>
  <w:style w:type="paragraph" w:customStyle="1" w:styleId="Heading02">
    <w:name w:val="@Heading_02"/>
    <w:basedOn w:val="Heading2"/>
    <w:link w:val="Heading02Char"/>
    <w:qFormat/>
    <w:rsid w:val="002E6138"/>
    <w:pPr>
      <w:jc w:val="both"/>
    </w:pPr>
    <w:rPr>
      <w:rFonts w:cstheme="minorHAnsi"/>
      <w:sz w:val="26"/>
    </w:rPr>
  </w:style>
  <w:style w:type="character" w:customStyle="1" w:styleId="Heading02Char">
    <w:name w:val="@Heading_02 Char"/>
    <w:basedOn w:val="Heading2Char"/>
    <w:link w:val="Heading02"/>
    <w:rsid w:val="002E6138"/>
    <w:rPr>
      <w:rFonts w:ascii="Times New Roman" w:eastAsiaTheme="majorEastAsia" w:hAnsi="Times New Roman" w:cstheme="minorHAnsi"/>
      <w:b/>
      <w:kern w:val="0"/>
      <w:sz w:val="26"/>
      <w:szCs w:val="26"/>
      <w:lang w:val="en-IE" w:eastAsia="en-US"/>
      <w14:ligatures w14:val="none"/>
    </w:rPr>
  </w:style>
  <w:style w:type="character" w:styleId="CommentReference">
    <w:name w:val="annotation reference"/>
    <w:basedOn w:val="DefaultParagraphFont"/>
    <w:uiPriority w:val="99"/>
    <w:semiHidden/>
    <w:unhideWhenUsed/>
    <w:rsid w:val="002E6138"/>
    <w:rPr>
      <w:sz w:val="16"/>
      <w:szCs w:val="16"/>
    </w:rPr>
  </w:style>
  <w:style w:type="paragraph" w:styleId="CommentText">
    <w:name w:val="annotation text"/>
    <w:basedOn w:val="Normal"/>
    <w:link w:val="CommentTextChar"/>
    <w:uiPriority w:val="99"/>
    <w:unhideWhenUsed/>
    <w:rsid w:val="002E6138"/>
    <w:pPr>
      <w:spacing w:line="240" w:lineRule="auto"/>
    </w:pPr>
    <w:rPr>
      <w:sz w:val="20"/>
      <w:szCs w:val="20"/>
    </w:rPr>
  </w:style>
  <w:style w:type="character" w:customStyle="1" w:styleId="CommentTextChar">
    <w:name w:val="Comment Text Char"/>
    <w:basedOn w:val="DefaultParagraphFont"/>
    <w:link w:val="CommentText"/>
    <w:uiPriority w:val="99"/>
    <w:rsid w:val="002E6138"/>
    <w:rPr>
      <w:rFonts w:ascii="Times New Roman" w:eastAsiaTheme="minorHAnsi" w:hAnsi="Times New Roman"/>
      <w:kern w:val="0"/>
      <w:sz w:val="20"/>
      <w:szCs w:val="20"/>
      <w:lang w:val="en-IE" w:eastAsia="en-US"/>
      <w14:ligatures w14:val="none"/>
    </w:rPr>
  </w:style>
  <w:style w:type="paragraph" w:styleId="CommentSubject">
    <w:name w:val="annotation subject"/>
    <w:basedOn w:val="CommentText"/>
    <w:next w:val="CommentText"/>
    <w:link w:val="CommentSubjectChar"/>
    <w:uiPriority w:val="99"/>
    <w:semiHidden/>
    <w:unhideWhenUsed/>
    <w:rsid w:val="002E6138"/>
    <w:rPr>
      <w:b/>
      <w:bCs/>
    </w:rPr>
  </w:style>
  <w:style w:type="character" w:customStyle="1" w:styleId="CommentSubjectChar">
    <w:name w:val="Comment Subject Char"/>
    <w:basedOn w:val="CommentTextChar"/>
    <w:link w:val="CommentSubject"/>
    <w:uiPriority w:val="99"/>
    <w:semiHidden/>
    <w:rsid w:val="002E6138"/>
    <w:rPr>
      <w:rFonts w:ascii="Times New Roman" w:eastAsiaTheme="minorHAnsi" w:hAnsi="Times New Roman"/>
      <w:b/>
      <w:bCs/>
      <w:kern w:val="0"/>
      <w:sz w:val="20"/>
      <w:szCs w:val="20"/>
      <w:lang w:val="en-IE" w:eastAsia="en-US"/>
      <w14:ligatures w14:val="none"/>
    </w:rPr>
  </w:style>
  <w:style w:type="character" w:styleId="Emphasis">
    <w:name w:val="Emphasis"/>
    <w:basedOn w:val="DefaultParagraphFont"/>
    <w:uiPriority w:val="20"/>
    <w:qFormat/>
    <w:rsid w:val="002E6138"/>
    <w:rPr>
      <w:i/>
      <w:iCs/>
    </w:rPr>
  </w:style>
  <w:style w:type="paragraph" w:customStyle="1" w:styleId="EndNoteBibliography">
    <w:name w:val="EndNote Bibliography"/>
    <w:basedOn w:val="Normal"/>
    <w:link w:val="EndNoteBibliographyChar"/>
    <w:rsid w:val="002E6138"/>
    <w:pPr>
      <w:spacing w:line="240" w:lineRule="auto"/>
      <w:jc w:val="both"/>
    </w:pPr>
    <w:rPr>
      <w:rFonts w:cs="Times New Roman"/>
      <w:noProof/>
      <w:lang w:val="en-US"/>
    </w:rPr>
  </w:style>
  <w:style w:type="character" w:customStyle="1" w:styleId="EndNoteBibliographyChar">
    <w:name w:val="EndNote Bibliography Char"/>
    <w:basedOn w:val="DefaultParagraphFont"/>
    <w:link w:val="EndNoteBibliography"/>
    <w:rsid w:val="002E6138"/>
    <w:rPr>
      <w:rFonts w:ascii="Times New Roman" w:eastAsiaTheme="minorHAnsi" w:hAnsi="Times New Roman" w:cs="Times New Roman"/>
      <w:noProof/>
      <w:kern w:val="0"/>
      <w:szCs w:val="22"/>
      <w:lang w:eastAsia="en-US"/>
      <w14:ligatures w14:val="none"/>
    </w:rPr>
  </w:style>
  <w:style w:type="paragraph" w:customStyle="1" w:styleId="EndNoteBibliographyTitle">
    <w:name w:val="EndNote Bibliography Title"/>
    <w:basedOn w:val="Normal"/>
    <w:link w:val="EndNoteBibliographyTitleChar"/>
    <w:rsid w:val="002E6138"/>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2E6138"/>
    <w:rPr>
      <w:rFonts w:ascii="Times New Roman" w:eastAsiaTheme="minorHAnsi" w:hAnsi="Times New Roman" w:cs="Times New Roman"/>
      <w:noProof/>
      <w:kern w:val="0"/>
      <w:szCs w:val="22"/>
      <w:lang w:eastAsia="en-US"/>
      <w14:ligatures w14:val="none"/>
    </w:rPr>
  </w:style>
  <w:style w:type="character" w:styleId="FollowedHyperlink">
    <w:name w:val="FollowedHyperlink"/>
    <w:basedOn w:val="DefaultParagraphFont"/>
    <w:uiPriority w:val="99"/>
    <w:semiHidden/>
    <w:unhideWhenUsed/>
    <w:rsid w:val="002E6138"/>
    <w:rPr>
      <w:color w:val="96607D" w:themeColor="followedHyperlink"/>
      <w:u w:val="single"/>
    </w:rPr>
  </w:style>
  <w:style w:type="table" w:styleId="GridTable1Light">
    <w:name w:val="Grid Table 1 Light"/>
    <w:basedOn w:val="TableNormal"/>
    <w:uiPriority w:val="46"/>
    <w:rsid w:val="002E6138"/>
    <w:pPr>
      <w:spacing w:after="0" w:line="240" w:lineRule="auto"/>
    </w:pPr>
    <w:rPr>
      <w:rFonts w:eastAsiaTheme="minorHAnsi"/>
      <w:kern w:val="0"/>
      <w:sz w:val="22"/>
      <w:szCs w:val="22"/>
      <w:lang w:val="en-IE" w:eastAsia="en-US"/>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LineNumber">
    <w:name w:val="line number"/>
    <w:basedOn w:val="DefaultParagraphFont"/>
    <w:uiPriority w:val="99"/>
    <w:semiHidden/>
    <w:unhideWhenUsed/>
    <w:rsid w:val="002E6138"/>
  </w:style>
  <w:style w:type="table" w:styleId="ListTable2">
    <w:name w:val="List Table 2"/>
    <w:basedOn w:val="TableNormal"/>
    <w:uiPriority w:val="47"/>
    <w:rsid w:val="002E6138"/>
    <w:pPr>
      <w:spacing w:after="0" w:line="240" w:lineRule="auto"/>
    </w:pPr>
    <w:rPr>
      <w:rFonts w:eastAsiaTheme="minorHAnsi"/>
      <w:kern w:val="0"/>
      <w:sz w:val="22"/>
      <w:szCs w:val="22"/>
      <w:lang w:val="en-IE" w:eastAsia="en-US"/>
      <w14:ligatures w14:val="none"/>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2E6138"/>
    <w:rPr>
      <w:color w:val="808080"/>
    </w:rPr>
  </w:style>
  <w:style w:type="table" w:styleId="PlainTable2">
    <w:name w:val="Plain Table 2"/>
    <w:basedOn w:val="TableNormal"/>
    <w:uiPriority w:val="42"/>
    <w:rsid w:val="002E6138"/>
    <w:pPr>
      <w:spacing w:after="0" w:line="240" w:lineRule="auto"/>
    </w:pPr>
    <w:rPr>
      <w:rFonts w:eastAsiaTheme="minorHAnsi"/>
      <w:kern w:val="0"/>
      <w:sz w:val="22"/>
      <w:szCs w:val="22"/>
      <w:lang w:val="en-IE" w:eastAsia="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2E6138"/>
    <w:pPr>
      <w:spacing w:after="0" w:line="240" w:lineRule="auto"/>
    </w:pPr>
    <w:rPr>
      <w:rFonts w:eastAsiaTheme="minorHAnsi"/>
      <w:kern w:val="0"/>
      <w:sz w:val="22"/>
      <w:szCs w:val="22"/>
      <w:lang w:val="en-IE"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i-provider">
    <w:name w:val="ui-provider"/>
    <w:basedOn w:val="DefaultParagraphFont"/>
    <w:rsid w:val="002E6138"/>
  </w:style>
  <w:style w:type="character" w:styleId="UnresolvedMention">
    <w:name w:val="Unresolved Mention"/>
    <w:basedOn w:val="DefaultParagraphFont"/>
    <w:uiPriority w:val="99"/>
    <w:semiHidden/>
    <w:unhideWhenUsed/>
    <w:rsid w:val="002E6138"/>
    <w:rPr>
      <w:color w:val="605E5C"/>
      <w:shd w:val="clear" w:color="auto" w:fill="E1DFDD"/>
    </w:rPr>
  </w:style>
  <w:style w:type="paragraph" w:styleId="TOCHeading">
    <w:name w:val="TOC Heading"/>
    <w:basedOn w:val="Heading1"/>
    <w:next w:val="Normal"/>
    <w:uiPriority w:val="39"/>
    <w:unhideWhenUsed/>
    <w:qFormat/>
    <w:rsid w:val="00A66EB6"/>
    <w:pPr>
      <w:spacing w:after="0"/>
      <w:outlineLvl w:val="9"/>
    </w:pPr>
    <w:rPr>
      <w:rFonts w:asciiTheme="majorHAnsi" w:hAnsiTheme="majorHAnsi"/>
      <w:b w:val="0"/>
      <w:color w:val="0F4761" w:themeColor="accent1" w:themeShade="BF"/>
      <w:sz w:val="32"/>
      <w:lang w:val="en-US"/>
    </w:rPr>
  </w:style>
  <w:style w:type="paragraph" w:customStyle="1" w:styleId="Figurelegend">
    <w:name w:val="@@Figure_legend"/>
    <w:basedOn w:val="Figuretitle"/>
    <w:link w:val="FigurelegendChar"/>
    <w:qFormat/>
    <w:rsid w:val="008066DB"/>
    <w:pPr>
      <w:spacing w:line="360" w:lineRule="auto"/>
    </w:pPr>
    <w:rPr>
      <w:rFonts w:cs="Calibri"/>
      <w:b w:val="0"/>
      <w:bCs/>
      <w:szCs w:val="24"/>
    </w:rPr>
  </w:style>
  <w:style w:type="character" w:customStyle="1" w:styleId="FigurelegendChar">
    <w:name w:val="@@Figure_legend Char"/>
    <w:basedOn w:val="DefaultParagraphFont"/>
    <w:link w:val="Figurelegend"/>
    <w:rsid w:val="008066DB"/>
    <w:rPr>
      <w:rFonts w:ascii="Calibri" w:eastAsiaTheme="minorHAnsi" w:hAnsi="Calibri" w:cs="Calibri"/>
      <w:bCs/>
      <w:kern w:val="0"/>
      <w:lang w:val="en-IE" w:eastAsia="en-US"/>
      <w14:ligatures w14:val="none"/>
    </w:rPr>
  </w:style>
  <w:style w:type="paragraph" w:styleId="TOC2">
    <w:name w:val="toc 2"/>
    <w:basedOn w:val="Normal"/>
    <w:next w:val="Normal"/>
    <w:autoRedefine/>
    <w:uiPriority w:val="39"/>
    <w:unhideWhenUsed/>
    <w:rsid w:val="00D5501E"/>
    <w:pPr>
      <w:spacing w:after="100"/>
      <w:ind w:left="220"/>
    </w:pPr>
    <w:rPr>
      <w:rFonts w:asciiTheme="minorHAnsi" w:eastAsiaTheme="minorEastAsia" w:hAnsiTheme="minorHAnsi" w:cs="Times New Roman"/>
      <w:sz w:val="22"/>
      <w:lang w:val="en-US"/>
    </w:rPr>
  </w:style>
  <w:style w:type="paragraph" w:styleId="TOC1">
    <w:name w:val="toc 1"/>
    <w:basedOn w:val="Normal"/>
    <w:next w:val="Normal"/>
    <w:autoRedefine/>
    <w:uiPriority w:val="39"/>
    <w:unhideWhenUsed/>
    <w:rsid w:val="00D5501E"/>
    <w:pPr>
      <w:spacing w:after="100"/>
    </w:pPr>
    <w:rPr>
      <w:rFonts w:asciiTheme="minorHAnsi" w:eastAsiaTheme="minorEastAsia" w:hAnsiTheme="minorHAnsi" w:cs="Times New Roman"/>
      <w:sz w:val="22"/>
      <w:lang w:val="en-US"/>
    </w:rPr>
  </w:style>
  <w:style w:type="paragraph" w:styleId="TOC3">
    <w:name w:val="toc 3"/>
    <w:basedOn w:val="Normal"/>
    <w:next w:val="Normal"/>
    <w:autoRedefine/>
    <w:uiPriority w:val="39"/>
    <w:unhideWhenUsed/>
    <w:rsid w:val="00D5501E"/>
    <w:pPr>
      <w:spacing w:after="100"/>
      <w:ind w:left="440"/>
    </w:pPr>
    <w:rPr>
      <w:rFonts w:asciiTheme="minorHAnsi" w:eastAsiaTheme="minorEastAsia" w:hAnsiTheme="minorHAnsi" w:cs="Times New Roman"/>
      <w:sz w:val="22"/>
      <w:lang w:val="en-US"/>
    </w:rPr>
  </w:style>
  <w:style w:type="paragraph" w:customStyle="1" w:styleId="Titlestyle">
    <w:name w:val="@Title_style"/>
    <w:basedOn w:val="Title"/>
    <w:link w:val="TitlestyleChar"/>
    <w:qFormat/>
    <w:rsid w:val="00EE60FA"/>
    <w:pPr>
      <w:spacing w:after="240" w:line="276" w:lineRule="auto"/>
      <w:contextualSpacing w:val="0"/>
    </w:pPr>
    <w:rPr>
      <w:rFonts w:cstheme="minorHAnsi"/>
      <w:kern w:val="0"/>
      <w:sz w:val="36"/>
      <w:szCs w:val="36"/>
    </w:rPr>
  </w:style>
  <w:style w:type="character" w:customStyle="1" w:styleId="TitlestyleChar">
    <w:name w:val="@Title_style Char"/>
    <w:basedOn w:val="TitleChar"/>
    <w:link w:val="Titlestyle"/>
    <w:rsid w:val="00EE60FA"/>
    <w:rPr>
      <w:rFonts w:ascii="Times New Roman" w:eastAsiaTheme="majorEastAsia" w:hAnsi="Times New Roman" w:cstheme="minorHAnsi"/>
      <w:b/>
      <w:spacing w:val="-10"/>
      <w:kern w:val="0"/>
      <w:sz w:val="36"/>
      <w:szCs w:val="36"/>
      <w:lang w:val="en-IE" w:eastAsia="en-US"/>
      <w14:ligatures w14:val="none"/>
    </w:rPr>
  </w:style>
  <w:style w:type="paragraph" w:styleId="Revision">
    <w:name w:val="Revision"/>
    <w:hidden/>
    <w:uiPriority w:val="99"/>
    <w:semiHidden/>
    <w:rsid w:val="008066DB"/>
    <w:pPr>
      <w:spacing w:after="0" w:line="240" w:lineRule="auto"/>
    </w:pPr>
    <w:rPr>
      <w:rFonts w:ascii="Times New Roman" w:eastAsiaTheme="minorHAnsi" w:hAnsi="Times New Roman"/>
      <w:kern w:val="0"/>
      <w:szCs w:val="22"/>
      <w:lang w:val="en-IE" w:eastAsia="en-US"/>
      <w14:ligatures w14:val="none"/>
    </w:rPr>
  </w:style>
  <w:style w:type="paragraph" w:styleId="Header">
    <w:name w:val="header"/>
    <w:basedOn w:val="Normal"/>
    <w:link w:val="HeaderChar"/>
    <w:uiPriority w:val="99"/>
    <w:unhideWhenUsed/>
    <w:rsid w:val="002630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307D"/>
    <w:rPr>
      <w:rFonts w:ascii="Times New Roman" w:eastAsiaTheme="minorHAnsi" w:hAnsi="Times New Roman"/>
      <w:kern w:val="0"/>
      <w:szCs w:val="22"/>
      <w:lang w:val="en-IE" w:eastAsia="en-US"/>
      <w14:ligatures w14:val="none"/>
    </w:rPr>
  </w:style>
  <w:style w:type="paragraph" w:styleId="Footer">
    <w:name w:val="footer"/>
    <w:basedOn w:val="Normal"/>
    <w:link w:val="FooterChar"/>
    <w:uiPriority w:val="99"/>
    <w:unhideWhenUsed/>
    <w:rsid w:val="002630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307D"/>
    <w:rPr>
      <w:rFonts w:ascii="Times New Roman" w:eastAsiaTheme="minorHAnsi" w:hAnsi="Times New Roman"/>
      <w:kern w:val="0"/>
      <w:szCs w:val="22"/>
      <w:lang w:val="en-IE"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016/j.xgen.2022.100128" TargetMode="Externa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186/s13059-014-0550-8"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doi.org/10.1186/s13059-019-1836-7"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doi.org/10.1207/s15327906mbr2704_2" TargetMode="External"/><Relationship Id="rId10" Type="http://schemas.openxmlformats.org/officeDocument/2006/relationships/image" Target="media/image4.png"/><Relationship Id="rId19" Type="http://schemas.openxmlformats.org/officeDocument/2006/relationships/image" Target="media/image12.png"/><Relationship Id="rId31" Type="http://schemas.openxmlformats.org/officeDocument/2006/relationships/hyperlink" Target="https://doi.org/10.1093/bioinformatics/btac499"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doi.org/10.1186/s13059-022-02761-4" TargetMode="External"/><Relationship Id="rId30" Type="http://schemas.openxmlformats.org/officeDocument/2006/relationships/hyperlink" Target="https://doi.org/10.1038/s41588-018-0268-8" TargetMode="Externa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E69503-E7A7-4249-B0DA-07DDB13F7B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3073</Words>
  <Characters>17521</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O'Grady</dc:creator>
  <cp:keywords/>
  <dc:description/>
  <cp:lastModifiedBy>David MacHugh</cp:lastModifiedBy>
  <cp:revision>3</cp:revision>
  <dcterms:created xsi:type="dcterms:W3CDTF">2025-08-05T15:12:00Z</dcterms:created>
  <dcterms:modified xsi:type="dcterms:W3CDTF">2025-08-05T15:12:00Z</dcterms:modified>
</cp:coreProperties>
</file>